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2EBC" w:rsidRDefault="00812DFA" w:rsidP="00D02EBC">
      <w:pPr>
        <w:spacing w:line="240" w:lineRule="auto"/>
        <w:jc w:val="center"/>
        <w:rPr>
          <w:rFonts w:ascii="Times New Roman" w:hAnsi="Times New Roman" w:cs="Times New Roman"/>
          <w:sz w:val="28"/>
          <w:szCs w:val="28"/>
        </w:rPr>
      </w:pPr>
      <w:r w:rsidRPr="00D02EBC">
        <w:rPr>
          <w:rFonts w:ascii="Times New Roman" w:hAnsi="Times New Roman" w:cs="Times New Roman"/>
          <w:sz w:val="28"/>
          <w:szCs w:val="28"/>
        </w:rPr>
        <w:t>SVEUČILIŠTE U ZAGREBU</w:t>
      </w:r>
    </w:p>
    <w:p w:rsidR="0066122E" w:rsidRPr="00D02EBC" w:rsidRDefault="00812DFA" w:rsidP="00D02EBC">
      <w:pPr>
        <w:spacing w:line="240" w:lineRule="auto"/>
        <w:jc w:val="center"/>
        <w:rPr>
          <w:rFonts w:ascii="Times New Roman" w:hAnsi="Times New Roman" w:cs="Times New Roman"/>
          <w:b/>
          <w:bCs/>
          <w:sz w:val="28"/>
          <w:szCs w:val="28"/>
        </w:rPr>
      </w:pPr>
      <w:r w:rsidRPr="00D02EBC">
        <w:rPr>
          <w:rFonts w:ascii="Times New Roman" w:hAnsi="Times New Roman" w:cs="Times New Roman"/>
          <w:b/>
          <w:bCs/>
          <w:sz w:val="28"/>
          <w:szCs w:val="28"/>
        </w:rPr>
        <w:t>MEDICINSKI FAKULTET</w:t>
      </w:r>
    </w:p>
    <w:p w:rsidR="0066122E" w:rsidRPr="00D9335A" w:rsidRDefault="0066122E" w:rsidP="00B13AA5">
      <w:pPr>
        <w:spacing w:line="360" w:lineRule="auto"/>
        <w:jc w:val="center"/>
        <w:rPr>
          <w:rFonts w:ascii="Times New Roman" w:hAnsi="Times New Roman" w:cs="Times New Roman"/>
        </w:rPr>
      </w:pPr>
    </w:p>
    <w:p w:rsidR="0066122E" w:rsidRPr="00D9335A" w:rsidRDefault="0066122E" w:rsidP="00B13AA5">
      <w:pPr>
        <w:spacing w:line="360" w:lineRule="auto"/>
        <w:jc w:val="center"/>
        <w:rPr>
          <w:rFonts w:ascii="Times New Roman" w:hAnsi="Times New Roman" w:cs="Times New Roman"/>
        </w:rPr>
      </w:pPr>
    </w:p>
    <w:p w:rsidR="0066122E" w:rsidRPr="00D9335A" w:rsidRDefault="0066122E" w:rsidP="00B13AA5">
      <w:pPr>
        <w:spacing w:line="360" w:lineRule="auto"/>
        <w:jc w:val="center"/>
        <w:rPr>
          <w:rFonts w:ascii="Times New Roman" w:hAnsi="Times New Roman" w:cs="Times New Roman"/>
        </w:rPr>
      </w:pPr>
    </w:p>
    <w:p w:rsidR="0066122E" w:rsidRPr="00D9335A" w:rsidRDefault="0066122E" w:rsidP="00B13AA5">
      <w:pPr>
        <w:spacing w:line="360" w:lineRule="auto"/>
        <w:jc w:val="center"/>
        <w:rPr>
          <w:rFonts w:ascii="Times New Roman" w:hAnsi="Times New Roman" w:cs="Times New Roman"/>
        </w:rPr>
      </w:pPr>
    </w:p>
    <w:p w:rsidR="0066122E" w:rsidRPr="00D9335A" w:rsidRDefault="0066122E" w:rsidP="00B13AA5">
      <w:pPr>
        <w:spacing w:line="360" w:lineRule="auto"/>
        <w:jc w:val="center"/>
        <w:rPr>
          <w:rFonts w:ascii="Times New Roman" w:hAnsi="Times New Roman" w:cs="Times New Roman"/>
        </w:rPr>
      </w:pPr>
    </w:p>
    <w:p w:rsidR="0066122E" w:rsidRDefault="0066122E" w:rsidP="00B13AA5">
      <w:pPr>
        <w:spacing w:line="360" w:lineRule="auto"/>
        <w:jc w:val="center"/>
        <w:rPr>
          <w:rFonts w:ascii="Times New Roman" w:hAnsi="Times New Roman" w:cs="Times New Roman"/>
        </w:rPr>
      </w:pPr>
    </w:p>
    <w:p w:rsidR="00B7113B" w:rsidRDefault="00B7113B" w:rsidP="0052299B">
      <w:pPr>
        <w:spacing w:line="360" w:lineRule="auto"/>
        <w:rPr>
          <w:rFonts w:ascii="Times New Roman" w:hAnsi="Times New Roman" w:cs="Times New Roman"/>
          <w:sz w:val="28"/>
          <w:szCs w:val="28"/>
        </w:rPr>
      </w:pPr>
    </w:p>
    <w:p w:rsidR="0066122E" w:rsidRPr="00D02EBC" w:rsidRDefault="0066122E" w:rsidP="00B13AA5">
      <w:pPr>
        <w:spacing w:line="360" w:lineRule="auto"/>
        <w:jc w:val="center"/>
        <w:rPr>
          <w:rFonts w:ascii="Times New Roman" w:hAnsi="Times New Roman" w:cs="Times New Roman"/>
          <w:sz w:val="28"/>
          <w:szCs w:val="28"/>
        </w:rPr>
      </w:pPr>
      <w:r w:rsidRPr="00D02EBC">
        <w:rPr>
          <w:rFonts w:ascii="Times New Roman" w:hAnsi="Times New Roman" w:cs="Times New Roman"/>
          <w:sz w:val="28"/>
          <w:szCs w:val="28"/>
        </w:rPr>
        <w:t>Ante Periša, Matea Živko</w:t>
      </w:r>
    </w:p>
    <w:p w:rsidR="00C571B7" w:rsidRPr="00656D4A" w:rsidRDefault="00C571B7" w:rsidP="00D27229">
      <w:pPr>
        <w:spacing w:line="360" w:lineRule="auto"/>
        <w:jc w:val="center"/>
        <w:rPr>
          <w:rFonts w:ascii="Times New Roman" w:hAnsi="Times New Roman" w:cs="Times New Roman"/>
          <w:b/>
          <w:sz w:val="32"/>
          <w:szCs w:val="32"/>
        </w:rPr>
      </w:pPr>
      <w:r w:rsidRPr="00D02EBC">
        <w:rPr>
          <w:rFonts w:ascii="Times New Roman" w:hAnsi="Times New Roman" w:cs="Times New Roman"/>
          <w:b/>
          <w:sz w:val="32"/>
          <w:szCs w:val="32"/>
        </w:rPr>
        <w:t>Arahnoidne granulacije</w:t>
      </w:r>
      <w:r w:rsidR="001A7B44">
        <w:rPr>
          <w:rFonts w:ascii="Times New Roman" w:hAnsi="Times New Roman" w:cs="Times New Roman"/>
          <w:b/>
          <w:sz w:val="32"/>
          <w:szCs w:val="32"/>
        </w:rPr>
        <w:t xml:space="preserve"> kod ljudi</w:t>
      </w:r>
      <w:r w:rsidRPr="00D02EBC">
        <w:rPr>
          <w:rFonts w:ascii="Times New Roman" w:hAnsi="Times New Roman" w:cs="Times New Roman"/>
          <w:b/>
          <w:sz w:val="32"/>
          <w:szCs w:val="32"/>
        </w:rPr>
        <w:t xml:space="preserve">: brojnost, veličina i distribucija </w:t>
      </w:r>
      <w:r w:rsidR="001A7B44">
        <w:rPr>
          <w:rFonts w:ascii="Times New Roman" w:hAnsi="Times New Roman" w:cs="Times New Roman"/>
          <w:b/>
          <w:sz w:val="32"/>
          <w:szCs w:val="32"/>
        </w:rPr>
        <w:t>od rođenja do</w:t>
      </w:r>
      <w:r w:rsidRPr="00D02EBC">
        <w:rPr>
          <w:rFonts w:ascii="Times New Roman" w:hAnsi="Times New Roman" w:cs="Times New Roman"/>
          <w:b/>
          <w:sz w:val="32"/>
          <w:szCs w:val="32"/>
        </w:rPr>
        <w:t xml:space="preserve"> 80</w:t>
      </w:r>
      <w:r w:rsidR="001A7B44">
        <w:rPr>
          <w:rFonts w:ascii="Times New Roman" w:hAnsi="Times New Roman" w:cs="Times New Roman"/>
          <w:b/>
          <w:sz w:val="32"/>
          <w:szCs w:val="32"/>
        </w:rPr>
        <w:t>. godine života</w:t>
      </w:r>
    </w:p>
    <w:p w:rsidR="0066122E" w:rsidRDefault="0066122E" w:rsidP="00B7113B">
      <w:pPr>
        <w:spacing w:line="360" w:lineRule="auto"/>
        <w:rPr>
          <w:rFonts w:ascii="Times New Roman" w:hAnsi="Times New Roman" w:cs="Times New Roman"/>
        </w:rPr>
      </w:pPr>
    </w:p>
    <w:p w:rsidR="0042129F" w:rsidRPr="00D9335A" w:rsidRDefault="0042129F" w:rsidP="00B7113B">
      <w:pPr>
        <w:spacing w:line="360" w:lineRule="auto"/>
        <w:rPr>
          <w:rFonts w:ascii="Times New Roman" w:hAnsi="Times New Roman" w:cs="Times New Roman"/>
        </w:rPr>
      </w:pPr>
    </w:p>
    <w:p w:rsidR="0066122E" w:rsidRPr="00D9335A" w:rsidRDefault="0066122E" w:rsidP="00B13AA5">
      <w:pPr>
        <w:spacing w:line="360" w:lineRule="auto"/>
        <w:jc w:val="center"/>
        <w:rPr>
          <w:rFonts w:ascii="Times New Roman" w:hAnsi="Times New Roman" w:cs="Times New Roman"/>
        </w:rPr>
      </w:pPr>
    </w:p>
    <w:p w:rsidR="0066122E" w:rsidRPr="00D9335A" w:rsidRDefault="0066122E" w:rsidP="00B13AA5">
      <w:pPr>
        <w:spacing w:line="360" w:lineRule="auto"/>
        <w:jc w:val="center"/>
        <w:rPr>
          <w:rFonts w:ascii="Times New Roman" w:hAnsi="Times New Roman" w:cs="Times New Roman"/>
        </w:rPr>
      </w:pPr>
    </w:p>
    <w:p w:rsidR="0066122E" w:rsidRPr="00D9335A" w:rsidRDefault="0066122E" w:rsidP="00B13AA5">
      <w:pPr>
        <w:spacing w:line="360" w:lineRule="auto"/>
        <w:jc w:val="center"/>
        <w:rPr>
          <w:rFonts w:ascii="Times New Roman" w:hAnsi="Times New Roman" w:cs="Times New Roman"/>
        </w:rPr>
      </w:pPr>
    </w:p>
    <w:p w:rsidR="0066122E" w:rsidRPr="00D9335A" w:rsidRDefault="0066122E" w:rsidP="00B13AA5">
      <w:pPr>
        <w:spacing w:line="360" w:lineRule="auto"/>
        <w:jc w:val="center"/>
        <w:rPr>
          <w:rFonts w:ascii="Times New Roman" w:hAnsi="Times New Roman" w:cs="Times New Roman"/>
        </w:rPr>
      </w:pPr>
    </w:p>
    <w:p w:rsidR="00C571B7" w:rsidRPr="00D9335A" w:rsidRDefault="00C571B7" w:rsidP="00B13AA5">
      <w:pPr>
        <w:spacing w:line="360" w:lineRule="auto"/>
        <w:jc w:val="center"/>
        <w:rPr>
          <w:rFonts w:ascii="Times New Roman" w:hAnsi="Times New Roman" w:cs="Times New Roman"/>
        </w:rPr>
      </w:pPr>
    </w:p>
    <w:p w:rsidR="00C571B7" w:rsidRPr="00D9335A" w:rsidRDefault="00642E05" w:rsidP="00642E05">
      <w:pPr>
        <w:tabs>
          <w:tab w:val="left" w:pos="7550"/>
        </w:tabs>
        <w:spacing w:line="360" w:lineRule="auto"/>
        <w:rPr>
          <w:rFonts w:ascii="Times New Roman" w:hAnsi="Times New Roman" w:cs="Times New Roman"/>
        </w:rPr>
      </w:pPr>
      <w:r>
        <w:rPr>
          <w:rFonts w:ascii="Times New Roman" w:hAnsi="Times New Roman" w:cs="Times New Roman"/>
        </w:rPr>
        <w:tab/>
      </w:r>
    </w:p>
    <w:p w:rsidR="002E3E4A" w:rsidRPr="00D9335A" w:rsidRDefault="002E3E4A" w:rsidP="00B13AA5">
      <w:pPr>
        <w:spacing w:line="360" w:lineRule="auto"/>
        <w:jc w:val="center"/>
        <w:rPr>
          <w:rFonts w:ascii="Times New Roman" w:hAnsi="Times New Roman" w:cs="Times New Roman"/>
        </w:rPr>
      </w:pPr>
    </w:p>
    <w:p w:rsidR="002E3E4A" w:rsidRPr="00D9335A" w:rsidRDefault="002E3E4A" w:rsidP="00B13AA5">
      <w:pPr>
        <w:spacing w:line="360" w:lineRule="auto"/>
        <w:jc w:val="center"/>
        <w:rPr>
          <w:rFonts w:ascii="Times New Roman" w:hAnsi="Times New Roman" w:cs="Times New Roman"/>
        </w:rPr>
      </w:pPr>
    </w:p>
    <w:p w:rsidR="002E3E4A" w:rsidRPr="00D9335A" w:rsidRDefault="002E3E4A" w:rsidP="00B13AA5">
      <w:pPr>
        <w:spacing w:line="360" w:lineRule="auto"/>
        <w:jc w:val="center"/>
        <w:rPr>
          <w:rFonts w:ascii="Times New Roman" w:hAnsi="Times New Roman" w:cs="Times New Roman"/>
        </w:rPr>
      </w:pPr>
    </w:p>
    <w:p w:rsidR="0066122E" w:rsidRPr="00D02EBC" w:rsidRDefault="0066122E" w:rsidP="00B13AA5">
      <w:pPr>
        <w:spacing w:line="360" w:lineRule="auto"/>
        <w:jc w:val="center"/>
        <w:rPr>
          <w:rFonts w:ascii="Times New Roman" w:hAnsi="Times New Roman" w:cs="Times New Roman"/>
          <w:sz w:val="28"/>
          <w:szCs w:val="28"/>
        </w:rPr>
      </w:pPr>
      <w:r w:rsidRPr="00D02EBC">
        <w:rPr>
          <w:rFonts w:ascii="Times New Roman" w:hAnsi="Times New Roman" w:cs="Times New Roman"/>
          <w:sz w:val="28"/>
          <w:szCs w:val="28"/>
        </w:rPr>
        <w:t>Zagreb, 2020.</w:t>
      </w:r>
    </w:p>
    <w:p w:rsidR="00EF285A" w:rsidRPr="002361C5" w:rsidRDefault="0066122E" w:rsidP="009B01A1">
      <w:pPr>
        <w:spacing w:line="360" w:lineRule="auto"/>
        <w:ind w:firstLine="708"/>
        <w:jc w:val="both"/>
        <w:rPr>
          <w:rFonts w:ascii="Times New Roman" w:hAnsi="Times New Roman" w:cs="Times New Roman"/>
        </w:rPr>
      </w:pPr>
      <w:r w:rsidRPr="00D9335A">
        <w:rPr>
          <w:rFonts w:ascii="Times New Roman" w:hAnsi="Times New Roman" w:cs="Times New Roman"/>
        </w:rPr>
        <w:lastRenderedPageBreak/>
        <w:t>Ovaj rad izrađen je u Lab</w:t>
      </w:r>
      <w:r w:rsidR="00626479" w:rsidRPr="00D9335A">
        <w:rPr>
          <w:rFonts w:ascii="Times New Roman" w:hAnsi="Times New Roman" w:cs="Times New Roman"/>
        </w:rPr>
        <w:t>o</w:t>
      </w:r>
      <w:r w:rsidR="001A6879" w:rsidRPr="00D9335A">
        <w:rPr>
          <w:rFonts w:ascii="Times New Roman" w:hAnsi="Times New Roman" w:cs="Times New Roman"/>
        </w:rPr>
        <w:t>ratoriju za funkcionalno oslikavanje mozga</w:t>
      </w:r>
      <w:r w:rsidRPr="00D9335A">
        <w:rPr>
          <w:rFonts w:ascii="Times New Roman" w:hAnsi="Times New Roman" w:cs="Times New Roman"/>
        </w:rPr>
        <w:t xml:space="preserve"> Hrvatskog instit</w:t>
      </w:r>
      <w:r w:rsidR="00C571B7" w:rsidRPr="00D9335A">
        <w:rPr>
          <w:rFonts w:ascii="Times New Roman" w:hAnsi="Times New Roman" w:cs="Times New Roman"/>
        </w:rPr>
        <w:t>u</w:t>
      </w:r>
      <w:r w:rsidRPr="00D9335A">
        <w:rPr>
          <w:rFonts w:ascii="Times New Roman" w:hAnsi="Times New Roman" w:cs="Times New Roman"/>
        </w:rPr>
        <w:t xml:space="preserve">ta za istraživanje mozga pod vodstvom </w:t>
      </w:r>
      <w:r w:rsidR="00BC2C71" w:rsidRPr="00656D4A">
        <w:rPr>
          <w:rFonts w:ascii="Times New Roman" w:hAnsi="Times New Roman" w:cs="Times New Roman"/>
        </w:rPr>
        <w:t>izv.</w:t>
      </w:r>
      <w:r w:rsidRPr="00D9335A">
        <w:rPr>
          <w:rFonts w:ascii="Times New Roman" w:hAnsi="Times New Roman" w:cs="Times New Roman"/>
        </w:rPr>
        <w:t>prof.dr.sc. Milana Radoša te predan na natječaj za dodjelu Rektorove nagrade u akademskoj godini 2019./2020.</w:t>
      </w:r>
    </w:p>
    <w:p w:rsidR="004B0BF3" w:rsidRPr="00D9335A" w:rsidRDefault="002361C5" w:rsidP="00B13AA5">
      <w:pPr>
        <w:spacing w:line="360" w:lineRule="auto"/>
        <w:jc w:val="both"/>
        <w:rPr>
          <w:rFonts w:ascii="Times New Roman" w:hAnsi="Times New Roman" w:cs="Times New Roman"/>
          <w:b/>
        </w:rPr>
      </w:pPr>
      <w:r>
        <w:rPr>
          <w:rFonts w:ascii="Times New Roman" w:hAnsi="Times New Roman" w:cs="Times New Roman"/>
          <w:b/>
        </w:rPr>
        <w:br w:type="page"/>
      </w:r>
    </w:p>
    <w:p w:rsidR="00133D73" w:rsidRPr="006373A9" w:rsidRDefault="005215F8" w:rsidP="00B13AA5">
      <w:pPr>
        <w:spacing w:line="360" w:lineRule="auto"/>
        <w:jc w:val="both"/>
        <w:rPr>
          <w:rFonts w:ascii="Times New Roman" w:hAnsi="Times New Roman" w:cs="Times New Roman"/>
          <w:b/>
          <w:sz w:val="28"/>
          <w:szCs w:val="28"/>
        </w:rPr>
      </w:pPr>
      <w:r w:rsidRPr="006373A9">
        <w:rPr>
          <w:rFonts w:ascii="Times New Roman" w:hAnsi="Times New Roman" w:cs="Times New Roman"/>
          <w:b/>
          <w:sz w:val="28"/>
          <w:szCs w:val="28"/>
        </w:rPr>
        <w:lastRenderedPageBreak/>
        <w:t>POPIS I OBJAŠNJENJE KRATICA KORIŠTENIH U RADU:</w:t>
      </w:r>
    </w:p>
    <w:p w:rsidR="00845583" w:rsidRPr="00D9335A" w:rsidRDefault="008027FD" w:rsidP="00B13AA5">
      <w:pPr>
        <w:spacing w:line="360" w:lineRule="auto"/>
        <w:jc w:val="both"/>
        <w:rPr>
          <w:rFonts w:ascii="Times New Roman" w:hAnsi="Times New Roman" w:cs="Times New Roman"/>
        </w:rPr>
      </w:pPr>
      <w:r w:rsidRPr="00D9335A">
        <w:rPr>
          <w:rFonts w:ascii="Times New Roman" w:hAnsi="Times New Roman" w:cs="Times New Roman"/>
        </w:rPr>
        <w:t>CŽ</w:t>
      </w:r>
      <w:r w:rsidR="00AC1071" w:rsidRPr="00D9335A">
        <w:rPr>
          <w:rFonts w:ascii="Times New Roman" w:hAnsi="Times New Roman" w:cs="Times New Roman"/>
        </w:rPr>
        <w:t>S – centralni živčani sustav</w:t>
      </w:r>
    </w:p>
    <w:p w:rsidR="00845583" w:rsidRPr="00D9335A" w:rsidRDefault="00845583" w:rsidP="00B13AA5">
      <w:pPr>
        <w:spacing w:line="360" w:lineRule="auto"/>
        <w:jc w:val="both"/>
        <w:rPr>
          <w:rFonts w:ascii="Times New Roman" w:hAnsi="Times New Roman" w:cs="Times New Roman"/>
        </w:rPr>
      </w:pPr>
      <w:r w:rsidRPr="00D9335A">
        <w:rPr>
          <w:rFonts w:ascii="Times New Roman" w:hAnsi="Times New Roman" w:cs="Times New Roman"/>
        </w:rPr>
        <w:t>AG – arahnoidne granulacije</w:t>
      </w:r>
    </w:p>
    <w:p w:rsidR="000446AE" w:rsidRPr="00BC2C71" w:rsidRDefault="00845583" w:rsidP="00B13AA5">
      <w:pPr>
        <w:spacing w:line="360" w:lineRule="auto"/>
        <w:jc w:val="both"/>
        <w:rPr>
          <w:rFonts w:ascii="Times New Roman" w:hAnsi="Times New Roman" w:cs="Times New Roman"/>
          <w:b/>
        </w:rPr>
      </w:pPr>
      <w:r w:rsidRPr="00D9335A">
        <w:rPr>
          <w:rFonts w:ascii="Times New Roman" w:hAnsi="Times New Roman" w:cs="Times New Roman"/>
        </w:rPr>
        <w:t xml:space="preserve">MR – magnetska </w:t>
      </w:r>
      <w:r w:rsidR="00656D4A">
        <w:rPr>
          <w:rFonts w:ascii="Times New Roman" w:hAnsi="Times New Roman" w:cs="Times New Roman"/>
        </w:rPr>
        <w:t>rezonancija</w:t>
      </w:r>
    </w:p>
    <w:p w:rsidR="000446AE" w:rsidRPr="00D9335A" w:rsidRDefault="000446AE" w:rsidP="00B13AA5">
      <w:pPr>
        <w:spacing w:line="360" w:lineRule="auto"/>
        <w:jc w:val="both"/>
        <w:rPr>
          <w:rFonts w:ascii="Times New Roman" w:hAnsi="Times New Roman" w:cs="Times New Roman"/>
        </w:rPr>
      </w:pPr>
      <w:r w:rsidRPr="00D9335A">
        <w:rPr>
          <w:rFonts w:ascii="Times New Roman" w:hAnsi="Times New Roman" w:cs="Times New Roman"/>
        </w:rPr>
        <w:t>GSS – gornji sagitalni sinus</w:t>
      </w:r>
    </w:p>
    <w:p w:rsidR="000446AE" w:rsidRPr="00D9335A" w:rsidRDefault="000446AE" w:rsidP="00B13AA5">
      <w:pPr>
        <w:spacing w:line="360" w:lineRule="auto"/>
        <w:jc w:val="both"/>
        <w:rPr>
          <w:rFonts w:ascii="Times New Roman" w:hAnsi="Times New Roman" w:cs="Times New Roman"/>
        </w:rPr>
      </w:pPr>
      <w:r w:rsidRPr="00D9335A">
        <w:rPr>
          <w:rFonts w:ascii="Times New Roman" w:hAnsi="Times New Roman" w:cs="Times New Roman"/>
        </w:rPr>
        <w:t>TS – transverzalni sinus</w:t>
      </w:r>
    </w:p>
    <w:p w:rsidR="0029042B" w:rsidRDefault="000446AE" w:rsidP="00B13AA5">
      <w:pPr>
        <w:spacing w:line="360" w:lineRule="auto"/>
        <w:jc w:val="both"/>
        <w:rPr>
          <w:rFonts w:ascii="Times New Roman" w:hAnsi="Times New Roman" w:cs="Times New Roman"/>
        </w:rPr>
      </w:pPr>
      <w:r w:rsidRPr="00D9335A">
        <w:rPr>
          <w:rFonts w:ascii="Times New Roman" w:hAnsi="Times New Roman" w:cs="Times New Roman"/>
        </w:rPr>
        <w:t>ST – sigmoidni sinus</w:t>
      </w:r>
    </w:p>
    <w:p w:rsidR="00845583" w:rsidRPr="00D9335A" w:rsidRDefault="0066122E" w:rsidP="00B13AA5">
      <w:pPr>
        <w:spacing w:line="360" w:lineRule="auto"/>
        <w:jc w:val="both"/>
        <w:rPr>
          <w:rFonts w:ascii="Times New Roman" w:hAnsi="Times New Roman" w:cs="Times New Roman"/>
        </w:rPr>
      </w:pPr>
      <w:r w:rsidRPr="00D9335A">
        <w:rPr>
          <w:rFonts w:ascii="Times New Roman" w:hAnsi="Times New Roman" w:cs="Times New Roman"/>
        </w:rPr>
        <w:br w:type="page"/>
      </w:r>
    </w:p>
    <w:p w:rsidR="007F74A4" w:rsidRDefault="007F74A4" w:rsidP="00B13AA5">
      <w:pPr>
        <w:jc w:val="both"/>
        <w:rPr>
          <w:rFonts w:ascii="Times New Roman" w:hAnsi="Times New Roman" w:cs="Times New Roman"/>
          <w:b/>
          <w:bCs/>
          <w:sz w:val="28"/>
          <w:szCs w:val="28"/>
        </w:rPr>
      </w:pPr>
      <w:r w:rsidRPr="002C4F40">
        <w:rPr>
          <w:rFonts w:ascii="Times New Roman" w:hAnsi="Times New Roman" w:cs="Times New Roman"/>
          <w:b/>
          <w:bCs/>
          <w:sz w:val="28"/>
          <w:szCs w:val="28"/>
        </w:rPr>
        <w:lastRenderedPageBreak/>
        <w:t>SADRŽAJ</w:t>
      </w:r>
      <w:r w:rsidR="005215F8" w:rsidRPr="002C4F40">
        <w:rPr>
          <w:rFonts w:ascii="Times New Roman" w:hAnsi="Times New Roman" w:cs="Times New Roman"/>
          <w:b/>
          <w:bCs/>
          <w:sz w:val="28"/>
          <w:szCs w:val="28"/>
        </w:rPr>
        <w:t>:</w:t>
      </w:r>
    </w:p>
    <w:p w:rsidR="00BA6769" w:rsidRPr="002C4F40" w:rsidRDefault="00BA6769" w:rsidP="00B13AA5">
      <w:pPr>
        <w:jc w:val="both"/>
        <w:rPr>
          <w:rFonts w:ascii="Times New Roman" w:hAnsi="Times New Roman" w:cs="Times New Roman"/>
          <w:b/>
          <w:bCs/>
          <w:sz w:val="28"/>
          <w:szCs w:val="28"/>
        </w:rPr>
      </w:pPr>
    </w:p>
    <w:p w:rsidR="00056615" w:rsidRDefault="007F74A4" w:rsidP="00A955B2">
      <w:pPr>
        <w:pStyle w:val="TOC1"/>
        <w:tabs>
          <w:tab w:val="left" w:pos="440"/>
          <w:tab w:val="right" w:leader="dot" w:pos="9062"/>
        </w:tabs>
        <w:spacing w:after="0"/>
        <w:rPr>
          <w:rStyle w:val="Hyperlink"/>
          <w:rFonts w:ascii="Times New Roman" w:hAnsi="Times New Roman" w:cs="Times New Roman"/>
          <w:noProof/>
        </w:rPr>
      </w:pPr>
      <w:r w:rsidRPr="00FE0774">
        <w:rPr>
          <w:rFonts w:ascii="Times New Roman" w:hAnsi="Times New Roman" w:cs="Times New Roman"/>
          <w:b/>
          <w:bCs/>
          <w:sz w:val="28"/>
          <w:szCs w:val="28"/>
        </w:rPr>
        <w:fldChar w:fldCharType="begin"/>
      </w:r>
      <w:r w:rsidRPr="00FE0774">
        <w:rPr>
          <w:rFonts w:ascii="Times New Roman" w:hAnsi="Times New Roman" w:cs="Times New Roman"/>
          <w:b/>
          <w:bCs/>
          <w:sz w:val="28"/>
          <w:szCs w:val="28"/>
        </w:rPr>
        <w:instrText xml:space="preserve"> TOC \o "1-3" \h \z \u </w:instrText>
      </w:r>
      <w:r w:rsidRPr="00FE0774">
        <w:rPr>
          <w:rFonts w:ascii="Times New Roman" w:hAnsi="Times New Roman" w:cs="Times New Roman"/>
          <w:b/>
          <w:bCs/>
          <w:sz w:val="28"/>
          <w:szCs w:val="28"/>
        </w:rPr>
        <w:fldChar w:fldCharType="separate"/>
      </w:r>
      <w:hyperlink w:anchor="_Toc49090989" w:history="1">
        <w:r w:rsidR="00056615" w:rsidRPr="00FE0774">
          <w:rPr>
            <w:rStyle w:val="Hyperlink"/>
            <w:rFonts w:ascii="Times New Roman" w:hAnsi="Times New Roman" w:cs="Times New Roman"/>
            <w:noProof/>
          </w:rPr>
          <w:t>1.</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UVOD</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0989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1</w:t>
        </w:r>
        <w:r w:rsidR="00056615" w:rsidRPr="00FE0774">
          <w:rPr>
            <w:rFonts w:ascii="Times New Roman" w:hAnsi="Times New Roman" w:cs="Times New Roman"/>
            <w:noProof/>
            <w:webHidden/>
          </w:rPr>
          <w:fldChar w:fldCharType="end"/>
        </w:r>
      </w:hyperlink>
    </w:p>
    <w:p w:rsidR="00B83CDB" w:rsidRPr="00B83CDB" w:rsidRDefault="00B83CDB" w:rsidP="00A955B2">
      <w:pPr>
        <w:spacing w:after="0"/>
        <w:rPr>
          <w:noProof/>
        </w:rPr>
      </w:pPr>
    </w:p>
    <w:p w:rsidR="00056615" w:rsidRDefault="009A37DC" w:rsidP="00A955B2">
      <w:pPr>
        <w:pStyle w:val="TOC1"/>
        <w:tabs>
          <w:tab w:val="left" w:pos="440"/>
          <w:tab w:val="right" w:leader="dot" w:pos="9062"/>
        </w:tabs>
        <w:spacing w:after="0"/>
        <w:rPr>
          <w:rStyle w:val="Hyperlink"/>
          <w:rFonts w:ascii="Times New Roman" w:hAnsi="Times New Roman" w:cs="Times New Roman"/>
          <w:noProof/>
        </w:rPr>
      </w:pPr>
      <w:hyperlink w:anchor="_Toc49090990" w:history="1">
        <w:r w:rsidR="00056615" w:rsidRPr="00FE0774">
          <w:rPr>
            <w:rStyle w:val="Hyperlink"/>
            <w:rFonts w:ascii="Times New Roman" w:hAnsi="Times New Roman" w:cs="Times New Roman"/>
            <w:bCs/>
            <w:noProof/>
          </w:rPr>
          <w:t>2.</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OPĆI CILJ I SPECIFIČNI CILJEVI RADA</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0990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3</w:t>
        </w:r>
        <w:r w:rsidR="00056615" w:rsidRPr="00FE0774">
          <w:rPr>
            <w:rFonts w:ascii="Times New Roman" w:hAnsi="Times New Roman" w:cs="Times New Roman"/>
            <w:noProof/>
            <w:webHidden/>
          </w:rPr>
          <w:fldChar w:fldCharType="end"/>
        </w:r>
      </w:hyperlink>
    </w:p>
    <w:p w:rsidR="00B83CDB" w:rsidRPr="00B83CDB" w:rsidRDefault="00B83CDB" w:rsidP="00A955B2">
      <w:pPr>
        <w:spacing w:after="0"/>
        <w:rPr>
          <w:noProof/>
        </w:rPr>
      </w:pPr>
    </w:p>
    <w:p w:rsidR="00056615" w:rsidRPr="00FE0774" w:rsidRDefault="009A37DC" w:rsidP="00A955B2">
      <w:pPr>
        <w:pStyle w:val="TOC1"/>
        <w:tabs>
          <w:tab w:val="left" w:pos="440"/>
          <w:tab w:val="right" w:leader="dot" w:pos="9062"/>
        </w:tabs>
        <w:spacing w:after="0"/>
        <w:rPr>
          <w:rFonts w:ascii="Times New Roman" w:hAnsi="Times New Roman" w:cs="Times New Roman"/>
          <w:noProof/>
          <w:color w:val="0000FF"/>
          <w:u w:val="single"/>
        </w:rPr>
      </w:pPr>
      <w:hyperlink w:anchor="_Toc49090991" w:history="1">
        <w:r w:rsidR="00056615" w:rsidRPr="00FE0774">
          <w:rPr>
            <w:rStyle w:val="Hyperlink"/>
            <w:rFonts w:ascii="Times New Roman" w:hAnsi="Times New Roman" w:cs="Times New Roman"/>
            <w:noProof/>
          </w:rPr>
          <w:t>3.</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MATERIJALI I METODE</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0991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4</w:t>
        </w:r>
        <w:r w:rsidR="00056615" w:rsidRPr="00FE0774">
          <w:rPr>
            <w:rFonts w:ascii="Times New Roman" w:hAnsi="Times New Roman" w:cs="Times New Roman"/>
            <w:noProof/>
            <w:webHidden/>
          </w:rPr>
          <w:fldChar w:fldCharType="end"/>
        </w:r>
      </w:hyperlink>
    </w:p>
    <w:p w:rsidR="00056615" w:rsidRPr="00FE0774" w:rsidRDefault="009A37DC" w:rsidP="00A955B2">
      <w:pPr>
        <w:pStyle w:val="TOC2"/>
        <w:tabs>
          <w:tab w:val="left" w:pos="880"/>
          <w:tab w:val="right" w:leader="dot" w:pos="9062"/>
        </w:tabs>
        <w:spacing w:after="0"/>
        <w:rPr>
          <w:rFonts w:ascii="Times New Roman" w:eastAsiaTheme="minorEastAsia" w:hAnsi="Times New Roman" w:cs="Times New Roman"/>
          <w:noProof/>
          <w:lang w:val="en-US"/>
        </w:rPr>
      </w:pPr>
      <w:hyperlink w:anchor="_Toc49090992" w:history="1">
        <w:r w:rsidR="00056615" w:rsidRPr="00FE0774">
          <w:rPr>
            <w:rStyle w:val="Hyperlink"/>
            <w:rFonts w:ascii="Times New Roman" w:hAnsi="Times New Roman" w:cs="Times New Roman"/>
            <w:noProof/>
          </w:rPr>
          <w:t>3.1.</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Ispitanici</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0992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4</w:t>
        </w:r>
        <w:r w:rsidR="00056615" w:rsidRPr="00FE0774">
          <w:rPr>
            <w:rFonts w:ascii="Times New Roman" w:hAnsi="Times New Roman" w:cs="Times New Roman"/>
            <w:noProof/>
            <w:webHidden/>
          </w:rPr>
          <w:fldChar w:fldCharType="end"/>
        </w:r>
      </w:hyperlink>
    </w:p>
    <w:p w:rsidR="00056615" w:rsidRPr="00FE0774" w:rsidRDefault="009A37DC" w:rsidP="00A955B2">
      <w:pPr>
        <w:pStyle w:val="TOC2"/>
        <w:tabs>
          <w:tab w:val="left" w:pos="880"/>
          <w:tab w:val="right" w:leader="dot" w:pos="9062"/>
        </w:tabs>
        <w:spacing w:after="0"/>
        <w:rPr>
          <w:rFonts w:ascii="Times New Roman" w:eastAsiaTheme="minorEastAsia" w:hAnsi="Times New Roman" w:cs="Times New Roman"/>
          <w:noProof/>
          <w:lang w:val="en-US"/>
        </w:rPr>
      </w:pPr>
      <w:hyperlink w:anchor="_Toc49090993" w:history="1">
        <w:r w:rsidR="00056615" w:rsidRPr="00FE0774">
          <w:rPr>
            <w:rStyle w:val="Hyperlink"/>
            <w:rFonts w:ascii="Times New Roman" w:hAnsi="Times New Roman" w:cs="Times New Roman"/>
            <w:noProof/>
          </w:rPr>
          <w:t>3.2.</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Tehnička svojstva MR uređaja</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0993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4</w:t>
        </w:r>
        <w:r w:rsidR="00056615" w:rsidRPr="00FE0774">
          <w:rPr>
            <w:rFonts w:ascii="Times New Roman" w:hAnsi="Times New Roman" w:cs="Times New Roman"/>
            <w:noProof/>
            <w:webHidden/>
          </w:rPr>
          <w:fldChar w:fldCharType="end"/>
        </w:r>
      </w:hyperlink>
    </w:p>
    <w:p w:rsidR="00056615" w:rsidRPr="00FE0774" w:rsidRDefault="009A37DC" w:rsidP="00A955B2">
      <w:pPr>
        <w:pStyle w:val="TOC2"/>
        <w:tabs>
          <w:tab w:val="left" w:pos="880"/>
          <w:tab w:val="right" w:leader="dot" w:pos="9062"/>
        </w:tabs>
        <w:spacing w:after="0"/>
        <w:rPr>
          <w:rFonts w:ascii="Times New Roman" w:eastAsiaTheme="minorEastAsia" w:hAnsi="Times New Roman" w:cs="Times New Roman"/>
          <w:noProof/>
          <w:lang w:val="en-US"/>
        </w:rPr>
      </w:pPr>
      <w:hyperlink w:anchor="_Toc49090994" w:history="1">
        <w:r w:rsidR="00056615" w:rsidRPr="00FE0774">
          <w:rPr>
            <w:rStyle w:val="Hyperlink"/>
            <w:rFonts w:ascii="Times New Roman" w:hAnsi="Times New Roman" w:cs="Times New Roman"/>
            <w:noProof/>
          </w:rPr>
          <w:t>3.3.</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Analiza MR slika i mjerenja</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0994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5</w:t>
        </w:r>
        <w:r w:rsidR="00056615" w:rsidRPr="00FE0774">
          <w:rPr>
            <w:rFonts w:ascii="Times New Roman" w:hAnsi="Times New Roman" w:cs="Times New Roman"/>
            <w:noProof/>
            <w:webHidden/>
          </w:rPr>
          <w:fldChar w:fldCharType="end"/>
        </w:r>
      </w:hyperlink>
    </w:p>
    <w:p w:rsidR="00056615" w:rsidRDefault="009A37DC" w:rsidP="00A955B2">
      <w:pPr>
        <w:pStyle w:val="TOC2"/>
        <w:tabs>
          <w:tab w:val="left" w:pos="880"/>
          <w:tab w:val="right" w:leader="dot" w:pos="9062"/>
        </w:tabs>
        <w:spacing w:after="0"/>
        <w:rPr>
          <w:rStyle w:val="Hyperlink"/>
          <w:rFonts w:ascii="Times New Roman" w:hAnsi="Times New Roman" w:cs="Times New Roman"/>
          <w:noProof/>
        </w:rPr>
      </w:pPr>
      <w:hyperlink w:anchor="_Toc49090995" w:history="1">
        <w:r w:rsidR="00056615" w:rsidRPr="00FE0774">
          <w:rPr>
            <w:rStyle w:val="Hyperlink"/>
            <w:rFonts w:ascii="Times New Roman" w:hAnsi="Times New Roman" w:cs="Times New Roman"/>
            <w:noProof/>
          </w:rPr>
          <w:t>3.4.</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Statističke analize</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0995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5</w:t>
        </w:r>
        <w:r w:rsidR="00056615" w:rsidRPr="00FE0774">
          <w:rPr>
            <w:rFonts w:ascii="Times New Roman" w:hAnsi="Times New Roman" w:cs="Times New Roman"/>
            <w:noProof/>
            <w:webHidden/>
          </w:rPr>
          <w:fldChar w:fldCharType="end"/>
        </w:r>
      </w:hyperlink>
    </w:p>
    <w:p w:rsidR="00B83CDB" w:rsidRPr="00B83CDB" w:rsidRDefault="00B83CDB" w:rsidP="00A955B2">
      <w:pPr>
        <w:spacing w:after="0"/>
        <w:rPr>
          <w:noProof/>
        </w:rPr>
      </w:pPr>
    </w:p>
    <w:p w:rsidR="00056615" w:rsidRDefault="009A37DC" w:rsidP="00A955B2">
      <w:pPr>
        <w:pStyle w:val="TOC1"/>
        <w:tabs>
          <w:tab w:val="left" w:pos="440"/>
          <w:tab w:val="right" w:leader="dot" w:pos="9062"/>
        </w:tabs>
        <w:spacing w:after="0"/>
        <w:rPr>
          <w:rStyle w:val="Hyperlink"/>
          <w:rFonts w:ascii="Times New Roman" w:hAnsi="Times New Roman" w:cs="Times New Roman"/>
          <w:noProof/>
        </w:rPr>
      </w:pPr>
      <w:hyperlink w:anchor="_Toc49090996" w:history="1">
        <w:r w:rsidR="00056615" w:rsidRPr="00FE0774">
          <w:rPr>
            <w:rStyle w:val="Hyperlink"/>
            <w:rFonts w:ascii="Times New Roman" w:hAnsi="Times New Roman" w:cs="Times New Roman"/>
            <w:noProof/>
          </w:rPr>
          <w:t>4.</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REZULTATI</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0996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7</w:t>
        </w:r>
        <w:r w:rsidR="00056615" w:rsidRPr="00FE0774">
          <w:rPr>
            <w:rFonts w:ascii="Times New Roman" w:hAnsi="Times New Roman" w:cs="Times New Roman"/>
            <w:noProof/>
            <w:webHidden/>
          </w:rPr>
          <w:fldChar w:fldCharType="end"/>
        </w:r>
      </w:hyperlink>
    </w:p>
    <w:p w:rsidR="00B83CDB" w:rsidRPr="00B83CDB" w:rsidRDefault="00B83CDB" w:rsidP="00A955B2">
      <w:pPr>
        <w:spacing w:after="0"/>
        <w:rPr>
          <w:noProof/>
        </w:rPr>
      </w:pPr>
    </w:p>
    <w:p w:rsidR="00056615" w:rsidRDefault="009A37DC" w:rsidP="00A955B2">
      <w:pPr>
        <w:pStyle w:val="TOC1"/>
        <w:tabs>
          <w:tab w:val="left" w:pos="440"/>
          <w:tab w:val="right" w:leader="dot" w:pos="9062"/>
        </w:tabs>
        <w:spacing w:after="0"/>
        <w:rPr>
          <w:rStyle w:val="Hyperlink"/>
          <w:rFonts w:ascii="Times New Roman" w:hAnsi="Times New Roman" w:cs="Times New Roman"/>
          <w:noProof/>
        </w:rPr>
      </w:pPr>
      <w:hyperlink w:anchor="_Toc49090997" w:history="1">
        <w:r w:rsidR="00056615" w:rsidRPr="00FE0774">
          <w:rPr>
            <w:rStyle w:val="Hyperlink"/>
            <w:rFonts w:ascii="Times New Roman" w:hAnsi="Times New Roman" w:cs="Times New Roman"/>
            <w:noProof/>
          </w:rPr>
          <w:t>5.</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RASPRAVA</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0997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15</w:t>
        </w:r>
        <w:r w:rsidR="00056615" w:rsidRPr="00FE0774">
          <w:rPr>
            <w:rFonts w:ascii="Times New Roman" w:hAnsi="Times New Roman" w:cs="Times New Roman"/>
            <w:noProof/>
            <w:webHidden/>
          </w:rPr>
          <w:fldChar w:fldCharType="end"/>
        </w:r>
      </w:hyperlink>
    </w:p>
    <w:p w:rsidR="00B83CDB" w:rsidRPr="00B83CDB" w:rsidRDefault="00B83CDB" w:rsidP="00A955B2">
      <w:pPr>
        <w:spacing w:after="0"/>
        <w:rPr>
          <w:noProof/>
        </w:rPr>
      </w:pPr>
    </w:p>
    <w:p w:rsidR="00056615" w:rsidRDefault="009A37DC" w:rsidP="00A955B2">
      <w:pPr>
        <w:pStyle w:val="TOC1"/>
        <w:tabs>
          <w:tab w:val="left" w:pos="440"/>
          <w:tab w:val="right" w:leader="dot" w:pos="9062"/>
        </w:tabs>
        <w:spacing w:after="0"/>
        <w:rPr>
          <w:rStyle w:val="Hyperlink"/>
          <w:rFonts w:ascii="Times New Roman" w:hAnsi="Times New Roman" w:cs="Times New Roman"/>
          <w:noProof/>
        </w:rPr>
      </w:pPr>
      <w:hyperlink w:anchor="_Toc49090998" w:history="1">
        <w:r w:rsidR="00056615" w:rsidRPr="00FE0774">
          <w:rPr>
            <w:rStyle w:val="Hyperlink"/>
            <w:rFonts w:ascii="Times New Roman" w:hAnsi="Times New Roman" w:cs="Times New Roman"/>
            <w:noProof/>
          </w:rPr>
          <w:t>6.</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ZAKLJUČAK</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0998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18</w:t>
        </w:r>
        <w:r w:rsidR="00056615" w:rsidRPr="00FE0774">
          <w:rPr>
            <w:rFonts w:ascii="Times New Roman" w:hAnsi="Times New Roman" w:cs="Times New Roman"/>
            <w:noProof/>
            <w:webHidden/>
          </w:rPr>
          <w:fldChar w:fldCharType="end"/>
        </w:r>
      </w:hyperlink>
    </w:p>
    <w:p w:rsidR="00B83CDB" w:rsidRPr="00B83CDB" w:rsidRDefault="00B83CDB" w:rsidP="00A955B2">
      <w:pPr>
        <w:spacing w:after="0"/>
        <w:rPr>
          <w:noProof/>
        </w:rPr>
      </w:pPr>
    </w:p>
    <w:p w:rsidR="00056615" w:rsidRDefault="009A37DC" w:rsidP="00A955B2">
      <w:pPr>
        <w:pStyle w:val="TOC1"/>
        <w:tabs>
          <w:tab w:val="left" w:pos="440"/>
          <w:tab w:val="right" w:leader="dot" w:pos="9062"/>
        </w:tabs>
        <w:spacing w:after="0"/>
        <w:rPr>
          <w:rStyle w:val="Hyperlink"/>
          <w:rFonts w:ascii="Times New Roman" w:hAnsi="Times New Roman" w:cs="Times New Roman"/>
          <w:noProof/>
        </w:rPr>
      </w:pPr>
      <w:hyperlink w:anchor="_Toc49090999" w:history="1">
        <w:r w:rsidR="00056615" w:rsidRPr="00FE0774">
          <w:rPr>
            <w:rStyle w:val="Hyperlink"/>
            <w:rFonts w:ascii="Times New Roman" w:hAnsi="Times New Roman" w:cs="Times New Roman"/>
            <w:noProof/>
          </w:rPr>
          <w:t>7.</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ZAHVALE</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0999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18</w:t>
        </w:r>
        <w:r w:rsidR="00056615" w:rsidRPr="00FE0774">
          <w:rPr>
            <w:rFonts w:ascii="Times New Roman" w:hAnsi="Times New Roman" w:cs="Times New Roman"/>
            <w:noProof/>
            <w:webHidden/>
          </w:rPr>
          <w:fldChar w:fldCharType="end"/>
        </w:r>
      </w:hyperlink>
    </w:p>
    <w:p w:rsidR="00B83CDB" w:rsidRPr="00B83CDB" w:rsidRDefault="00B83CDB" w:rsidP="00A955B2">
      <w:pPr>
        <w:spacing w:after="0"/>
        <w:rPr>
          <w:noProof/>
        </w:rPr>
      </w:pPr>
    </w:p>
    <w:p w:rsidR="00056615" w:rsidRDefault="009A37DC" w:rsidP="00A955B2">
      <w:pPr>
        <w:pStyle w:val="TOC1"/>
        <w:tabs>
          <w:tab w:val="left" w:pos="440"/>
          <w:tab w:val="right" w:leader="dot" w:pos="9062"/>
        </w:tabs>
        <w:spacing w:after="0"/>
        <w:rPr>
          <w:rStyle w:val="Hyperlink"/>
          <w:rFonts w:ascii="Times New Roman" w:hAnsi="Times New Roman" w:cs="Times New Roman"/>
          <w:noProof/>
        </w:rPr>
      </w:pPr>
      <w:hyperlink w:anchor="_Toc49091000" w:history="1">
        <w:r w:rsidR="00056615" w:rsidRPr="00FE0774">
          <w:rPr>
            <w:rStyle w:val="Hyperlink"/>
            <w:rFonts w:ascii="Times New Roman" w:hAnsi="Times New Roman" w:cs="Times New Roman"/>
            <w:noProof/>
          </w:rPr>
          <w:t>8.</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POPIS LITERATURE</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1000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19</w:t>
        </w:r>
        <w:r w:rsidR="00056615" w:rsidRPr="00FE0774">
          <w:rPr>
            <w:rFonts w:ascii="Times New Roman" w:hAnsi="Times New Roman" w:cs="Times New Roman"/>
            <w:noProof/>
            <w:webHidden/>
          </w:rPr>
          <w:fldChar w:fldCharType="end"/>
        </w:r>
      </w:hyperlink>
    </w:p>
    <w:p w:rsidR="00B83CDB" w:rsidRPr="00B83CDB" w:rsidRDefault="00B83CDB" w:rsidP="00A955B2">
      <w:pPr>
        <w:spacing w:after="0"/>
        <w:rPr>
          <w:noProof/>
        </w:rPr>
      </w:pPr>
    </w:p>
    <w:p w:rsidR="00056615" w:rsidRDefault="009A37DC" w:rsidP="00A955B2">
      <w:pPr>
        <w:pStyle w:val="TOC1"/>
        <w:tabs>
          <w:tab w:val="left" w:pos="440"/>
          <w:tab w:val="right" w:leader="dot" w:pos="9062"/>
        </w:tabs>
        <w:spacing w:after="0"/>
        <w:rPr>
          <w:rStyle w:val="Hyperlink"/>
          <w:rFonts w:ascii="Times New Roman" w:hAnsi="Times New Roman" w:cs="Times New Roman"/>
          <w:noProof/>
        </w:rPr>
      </w:pPr>
      <w:hyperlink w:anchor="_Toc49091001" w:history="1">
        <w:r w:rsidR="00056615" w:rsidRPr="00FE0774">
          <w:rPr>
            <w:rStyle w:val="Hyperlink"/>
            <w:rFonts w:ascii="Times New Roman" w:hAnsi="Times New Roman" w:cs="Times New Roman"/>
            <w:noProof/>
          </w:rPr>
          <w:t>9.</w:t>
        </w:r>
        <w:r w:rsidR="00056615" w:rsidRPr="00FE0774">
          <w:rPr>
            <w:rFonts w:ascii="Times New Roman" w:eastAsiaTheme="minorEastAsia" w:hAnsi="Times New Roman" w:cs="Times New Roman"/>
            <w:noProof/>
            <w:lang w:val="en-US"/>
          </w:rPr>
          <w:tab/>
        </w:r>
        <w:r w:rsidR="00056615" w:rsidRPr="00FE0774">
          <w:rPr>
            <w:rStyle w:val="Hyperlink"/>
            <w:rFonts w:ascii="Times New Roman" w:hAnsi="Times New Roman" w:cs="Times New Roman"/>
            <w:noProof/>
          </w:rPr>
          <w:t>SAŽETAK</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1001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24</w:t>
        </w:r>
        <w:r w:rsidR="00056615" w:rsidRPr="00FE0774">
          <w:rPr>
            <w:rFonts w:ascii="Times New Roman" w:hAnsi="Times New Roman" w:cs="Times New Roman"/>
            <w:noProof/>
            <w:webHidden/>
          </w:rPr>
          <w:fldChar w:fldCharType="end"/>
        </w:r>
      </w:hyperlink>
    </w:p>
    <w:p w:rsidR="00B83CDB" w:rsidRPr="00B83CDB" w:rsidRDefault="00B83CDB" w:rsidP="00A955B2">
      <w:pPr>
        <w:spacing w:after="0"/>
        <w:rPr>
          <w:noProof/>
        </w:rPr>
      </w:pPr>
    </w:p>
    <w:p w:rsidR="00056615" w:rsidRPr="00FE0774" w:rsidRDefault="009A37DC" w:rsidP="00A955B2">
      <w:pPr>
        <w:pStyle w:val="TOC1"/>
        <w:tabs>
          <w:tab w:val="left" w:pos="660"/>
          <w:tab w:val="right" w:leader="dot" w:pos="9062"/>
        </w:tabs>
        <w:spacing w:after="0"/>
        <w:rPr>
          <w:rFonts w:ascii="Times New Roman" w:eastAsiaTheme="minorEastAsia" w:hAnsi="Times New Roman" w:cs="Times New Roman"/>
          <w:noProof/>
          <w:lang w:val="en-US"/>
        </w:rPr>
      </w:pPr>
      <w:hyperlink w:anchor="_Toc49091002" w:history="1">
        <w:r w:rsidR="00056615" w:rsidRPr="00FE0774">
          <w:rPr>
            <w:rStyle w:val="Hyperlink"/>
            <w:rFonts w:ascii="Times New Roman" w:hAnsi="Times New Roman" w:cs="Times New Roman"/>
            <w:noProof/>
          </w:rPr>
          <w:t>10.</w:t>
        </w:r>
        <w:r w:rsidR="00B1288C" w:rsidRPr="00FE0774">
          <w:rPr>
            <w:rFonts w:ascii="Times New Roman" w:eastAsiaTheme="minorEastAsia" w:hAnsi="Times New Roman" w:cs="Times New Roman"/>
            <w:noProof/>
            <w:lang w:val="en-US"/>
          </w:rPr>
          <w:t xml:space="preserve">   </w:t>
        </w:r>
        <w:r w:rsidR="00056615" w:rsidRPr="00FE0774">
          <w:rPr>
            <w:rStyle w:val="Hyperlink"/>
            <w:rFonts w:ascii="Times New Roman" w:hAnsi="Times New Roman" w:cs="Times New Roman"/>
            <w:noProof/>
          </w:rPr>
          <w:t>SUMMARY</w:t>
        </w:r>
        <w:r w:rsidR="00056615" w:rsidRPr="00FE0774">
          <w:rPr>
            <w:rFonts w:ascii="Times New Roman" w:hAnsi="Times New Roman" w:cs="Times New Roman"/>
            <w:noProof/>
            <w:webHidden/>
          </w:rPr>
          <w:tab/>
        </w:r>
        <w:r w:rsidR="00056615" w:rsidRPr="00FE0774">
          <w:rPr>
            <w:rFonts w:ascii="Times New Roman" w:hAnsi="Times New Roman" w:cs="Times New Roman"/>
            <w:noProof/>
            <w:webHidden/>
          </w:rPr>
          <w:fldChar w:fldCharType="begin"/>
        </w:r>
        <w:r w:rsidR="00056615" w:rsidRPr="00FE0774">
          <w:rPr>
            <w:rFonts w:ascii="Times New Roman" w:hAnsi="Times New Roman" w:cs="Times New Roman"/>
            <w:noProof/>
            <w:webHidden/>
          </w:rPr>
          <w:instrText xml:space="preserve"> PAGEREF _Toc49091002 \h </w:instrText>
        </w:r>
        <w:r w:rsidR="00056615" w:rsidRPr="00FE0774">
          <w:rPr>
            <w:rFonts w:ascii="Times New Roman" w:hAnsi="Times New Roman" w:cs="Times New Roman"/>
            <w:noProof/>
            <w:webHidden/>
          </w:rPr>
        </w:r>
        <w:r w:rsidR="00056615" w:rsidRPr="00FE0774">
          <w:rPr>
            <w:rFonts w:ascii="Times New Roman" w:hAnsi="Times New Roman" w:cs="Times New Roman"/>
            <w:noProof/>
            <w:webHidden/>
          </w:rPr>
          <w:fldChar w:fldCharType="separate"/>
        </w:r>
        <w:r w:rsidR="00652D53">
          <w:rPr>
            <w:rFonts w:ascii="Times New Roman" w:hAnsi="Times New Roman" w:cs="Times New Roman"/>
            <w:noProof/>
            <w:webHidden/>
          </w:rPr>
          <w:t>25</w:t>
        </w:r>
        <w:r w:rsidR="00056615" w:rsidRPr="00FE0774">
          <w:rPr>
            <w:rFonts w:ascii="Times New Roman" w:hAnsi="Times New Roman" w:cs="Times New Roman"/>
            <w:noProof/>
            <w:webHidden/>
          </w:rPr>
          <w:fldChar w:fldCharType="end"/>
        </w:r>
      </w:hyperlink>
    </w:p>
    <w:p w:rsidR="00711A68" w:rsidRDefault="007F74A4" w:rsidP="00A955B2">
      <w:pPr>
        <w:spacing w:after="0"/>
        <w:jc w:val="both"/>
        <w:rPr>
          <w:rFonts w:ascii="Times New Roman" w:hAnsi="Times New Roman" w:cs="Times New Roman"/>
          <w:b/>
          <w:bCs/>
          <w:sz w:val="28"/>
          <w:szCs w:val="28"/>
        </w:rPr>
      </w:pPr>
      <w:r w:rsidRPr="00FE0774">
        <w:rPr>
          <w:rFonts w:ascii="Times New Roman" w:hAnsi="Times New Roman" w:cs="Times New Roman"/>
          <w:b/>
          <w:bCs/>
          <w:sz w:val="28"/>
          <w:szCs w:val="28"/>
        </w:rPr>
        <w:fldChar w:fldCharType="end"/>
      </w:r>
    </w:p>
    <w:p w:rsidR="00711A68" w:rsidRDefault="00711A68" w:rsidP="00B13AA5">
      <w:pPr>
        <w:jc w:val="both"/>
        <w:rPr>
          <w:rFonts w:ascii="Times New Roman" w:hAnsi="Times New Roman" w:cs="Times New Roman"/>
          <w:b/>
          <w:bCs/>
          <w:sz w:val="28"/>
          <w:szCs w:val="28"/>
        </w:rPr>
        <w:sectPr w:rsidR="00711A68" w:rsidSect="009D3E2A">
          <w:footerReference w:type="default" r:id="rId9"/>
          <w:pgSz w:w="11906" w:h="16838"/>
          <w:pgMar w:top="1417" w:right="1417" w:bottom="1417" w:left="1417" w:header="708" w:footer="708" w:gutter="0"/>
          <w:pgNumType w:start="1"/>
          <w:cols w:space="708"/>
          <w:docGrid w:linePitch="360"/>
        </w:sectPr>
      </w:pPr>
    </w:p>
    <w:p w:rsidR="00F72021" w:rsidRPr="00A61D37" w:rsidRDefault="00F72021" w:rsidP="00B13AA5">
      <w:pPr>
        <w:pStyle w:val="Heading1"/>
        <w:jc w:val="both"/>
      </w:pPr>
      <w:bookmarkStart w:id="0" w:name="_Toc49090989"/>
      <w:r w:rsidRPr="00A61D37">
        <w:rPr>
          <w:rStyle w:val="Heading1Char"/>
          <w:b/>
        </w:rPr>
        <w:lastRenderedPageBreak/>
        <w:t>UVOD</w:t>
      </w:r>
      <w:bookmarkEnd w:id="0"/>
    </w:p>
    <w:p w:rsidR="004C31C5" w:rsidRDefault="0046352B" w:rsidP="00AB0058">
      <w:pPr>
        <w:spacing w:line="360" w:lineRule="auto"/>
        <w:jc w:val="both"/>
        <w:rPr>
          <w:rFonts w:ascii="Times New Roman" w:hAnsi="Times New Roman" w:cs="Times New Roman"/>
        </w:rPr>
      </w:pPr>
      <w:r w:rsidRPr="00D9335A">
        <w:rPr>
          <w:rFonts w:ascii="Times New Roman" w:hAnsi="Times New Roman" w:cs="Times New Roman"/>
        </w:rPr>
        <w:t>Arahnoidne granulacije su invaginacije arahnoidne moždane ovojnice u duralni sinus</w:t>
      </w:r>
      <w:r w:rsidR="001A7B44">
        <w:rPr>
          <w:rFonts w:ascii="Times New Roman" w:hAnsi="Times New Roman" w:cs="Times New Roman"/>
        </w:rPr>
        <w:t>,</w:t>
      </w:r>
      <w:r w:rsidRPr="00D9335A">
        <w:rPr>
          <w:rFonts w:ascii="Times New Roman" w:hAnsi="Times New Roman" w:cs="Times New Roman"/>
        </w:rPr>
        <w:t xml:space="preserve"> a prvi ih je detaljno opisao Pacchioni početkom 18.</w:t>
      </w:r>
      <w:r w:rsidR="001A7B44">
        <w:rPr>
          <w:rFonts w:ascii="Times New Roman" w:hAnsi="Times New Roman" w:cs="Times New Roman"/>
        </w:rPr>
        <w:t xml:space="preserve"> </w:t>
      </w:r>
      <w:r w:rsidRPr="00D9335A">
        <w:rPr>
          <w:rFonts w:ascii="Times New Roman" w:hAnsi="Times New Roman" w:cs="Times New Roman"/>
        </w:rPr>
        <w:t xml:space="preserve">stoljeća te ih je nazvao „glandulae congoblatae“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3171/jns.1993.78.3.0515","ISSN":"00223085","abstract":"The clustering of arachnoid villi along the sagittal sinus forms what is known as \"Pacchioni granulations.\" These structures were first described in 1705 by Antonio Pacchioni, an Italian scientist. Pacchioni was born in Reggio Emilia, Italy, in 1665, and there he received his degree in medicine. Later he moved to Rome where he built a successful career dedicated to medical practice, research, and teaching. He became a friend of some of the leading scientists of his age: Lancisi, Malpighi, and Morgagni, among others. He devoted himself to elucidating the structure and function of dura mater, and in his studies often used the new technique of maceration of anatomical specimens in various fluids. Among Pacchioni's written works, the Dissertatio Epistolaris de Glandulis Conglobatis Durae Meningis Humanae (1705) deserves the greatest consideration as it contains the first description of arachnoid granulations. He compared dura to cardiac muscle and attributed to its \"glandulae\" (glands) the faculty of secreting lymph for lubrication of the sliding movements between meninges and brain during contractions. Three centuries after Pacchioni's death in Rome in 1726, the fine structure of arachnoid villi has not been fully elucidated; moreover, many questions related to mechanisms underlying cerebrospinal fluid absorption remain unanswered.","author":[{"dropping-particle":"","family":"Brunori","given":"A.","non-dropping-particle":"","parse-names":false,"suffix":""},{"dropping-particle":"","family":"Vagnozzi","given":"R.","non-dropping-particle":"","parse-names":false,"suffix":""},{"dropping-particle":"","family":"Giuffrè","given":"R.","non-dropping-particle":"","parse-names":false,"suffix":""}],"container-title":"Journal of neurosurgery","id":"ITEM-1","issue":"3","issued":{"date-parts":[["1993"]]},"page":"515-518","title":"Antonio Pacchioni (1665-1726): early studies of the dura mater.","type":"article-journal","volume":"78"},"uris":["http://www.mendeley.com/documents/?uuid=294bbd5b-2526-452b-b78b-34828ae2a2e9"]}],"mendeley":{"formattedCitation":"(Brunori et al., 1993)","plainTextFormattedCitation":"(Brunori et al., 1993)","previouslyFormattedCitation":"(Brunori et al., 1993)"},"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Brunori et al., 1993)</w:t>
      </w:r>
      <w:r w:rsidRPr="00D9335A">
        <w:rPr>
          <w:rFonts w:ascii="Times New Roman" w:hAnsi="Times New Roman" w:cs="Times New Roman"/>
        </w:rPr>
        <w:fldChar w:fldCharType="end"/>
      </w:r>
      <w:r w:rsidRPr="00D9335A">
        <w:rPr>
          <w:rFonts w:ascii="Times New Roman" w:hAnsi="Times New Roman" w:cs="Times New Roman"/>
        </w:rPr>
        <w:t>. Njegova pretpostavka</w:t>
      </w:r>
      <w:r w:rsidR="001A7B44">
        <w:rPr>
          <w:rFonts w:ascii="Times New Roman" w:hAnsi="Times New Roman" w:cs="Times New Roman"/>
        </w:rPr>
        <w:t xml:space="preserve">, </w:t>
      </w:r>
      <w:r w:rsidRPr="00D9335A">
        <w:rPr>
          <w:rFonts w:ascii="Times New Roman" w:hAnsi="Times New Roman" w:cs="Times New Roman"/>
        </w:rPr>
        <w:t>davno napuštena</w:t>
      </w:r>
      <w:r w:rsidR="001A7B44">
        <w:rPr>
          <w:rFonts w:ascii="Times New Roman" w:hAnsi="Times New Roman" w:cs="Times New Roman"/>
        </w:rPr>
        <w:t>,</w:t>
      </w:r>
      <w:r w:rsidRPr="00D9335A">
        <w:rPr>
          <w:rFonts w:ascii="Times New Roman" w:hAnsi="Times New Roman" w:cs="Times New Roman"/>
        </w:rPr>
        <w:t xml:space="preserve"> bila je kako „glandulae congoblatae“  primarno imaju sekretornu funkciju te da se u njima stvara tekućina koja „podmazuje“ moždane ovojnice i mozak.  Prema dominantnom tradicionalnom konceptu fiziologije cerebrospinalnog likvora</w:t>
      </w:r>
      <w:r w:rsidR="001A7B44">
        <w:rPr>
          <w:rFonts w:ascii="Times New Roman" w:hAnsi="Times New Roman" w:cs="Times New Roman"/>
        </w:rPr>
        <w:t>,</w:t>
      </w:r>
      <w:r w:rsidRPr="00D9335A">
        <w:rPr>
          <w:rFonts w:ascii="Times New Roman" w:hAnsi="Times New Roman" w:cs="Times New Roman"/>
        </w:rPr>
        <w:t xml:space="preserve"> smatra se kako su  arahnoidne granulacije i arahnoidni vili glavno mjesto apsorpcije likvora u venski sustav. Iako se posljednjih godina navode i neka druga moguća mjesta apsorpcije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007/s004010050738","ISSN":"00016322","abstract":"To study the dynamics of the outflow of cerebrospinal fluid (CSF) into the cervical lymphatic system, X-ray contrast medium or Indian ink was infused into the cisterna magna of rats at moderately increased intracranial pressure (40-50 mmHg). In the first series of experiments, while the contrast medium was being infused, the animal's head was examined using X-ray-microscopy (x 4-20 direct magnification radiography) and conventional radiography. Within the first minutes of infusion, the flow of CSF was directed from the posterior fossa to the olfactory bulb. Reaching the cribriform plate approximately 7 min after starting the infusion, the contrast medium leaked into the nasal cavities. Some minutes later, it opacified the subarachnoid space (SAS) of the optic nerve, the perilymphatic space of the inner ear, the cortical SAS, and the transverse sinuses. Leakage from the optic nerve SAS into the orbit was seen after 30 min infusion. In the second series of experiments, the Indian ink was infused after microsurgical exposure of the cervical lymph vessels. During the infusion the cervical lymph ducts were observed microscopically (x 40 magnification). Single dye particles draining through the cervical lymph ducts appeared 20 min after the start of cisternal infusion. Their transport was rapid, and dependent on the respiratory cycle: during inspiration the particles moved at a speed of 10-20 mm/s, during expiration the movement stopped. Thus, rapid kinetics are demonstrated for the outflow of CSF and particles from the SAS into the cervical lymphatics.","author":[{"dropping-particle":"","family":"Brinker","given":"T.","non-dropping-particle":"","parse-names":false,"suffix":""},{"dropping-particle":"","family":"Lüdemann","given":"W.","non-dropping-particle":"","parse-names":false,"suffix":""},{"dropping-particle":"","family":"Berens Rautenfeld","given":"D.","non-dropping-particle":"Von","parse-names":false,"suffix":""},{"dropping-particle":"","family":"Samii","given":"M.","non-dropping-particle":"","parse-names":false,"suffix":""}],"container-title":"Acta Neuropathologica","id":"ITEM-1","issue":"5","issued":{"date-parts":[["1997"]]},"page":"493-498","publisher":"Acta Neuropathol","title":"Dynamic properties of lymphatic pathways for the absorption of cerebrospinal fluid","type":"article-journal","volume":"94"},"uris":["http://www.mendeley.com/documents/?uuid=dd1b7540-3f5b-327a-899c-4b8db543dc51"]},{"id":"ITEM-2","itemData":{"DOI":"10.3109/00016488509126567","ISSN":"00016489","abstract":"Twenty rabbits were intrathecally perfused with horseradish peroxidase (HRP) without increasing the cerebrospinal fluid (CSF) pressure. Histologic and ultrastructural studies of the olfactory nerve and nasal mucosa showed HRP along the space between pen- and epineurium down to the smaller nerve branches in the mucosa. Within the mucosa, HRP leaked out from the epineurium and flowed into: (a) lymphatic vessels; (b) mucous glands and ducts; (c) intercellular spaces of the nasal pseudostratified nasal epithelium; and (d) venules. These findings could account for bulk flow CSF absorption into the lymphatic system, the nasal cavity, and to a lesser degree, the venous system; also explain CSF rhinorrhea in man and experimental animals; as well as lymphatic drainage of CSF into cervical lymph nodes. © 1985 Informa UK Ltd All rights reserved: reproduction in whole or part not permitted.","author":[{"dropping-particle":"","family":"Gomez","given":"Daniel G.","non-dropping-particle":"","parse-names":false,"suffix":""},{"dropping-particle":"","family":"Fenstermacher","given":"Joseph D.","non-dropping-particle":"","parse-names":false,"suffix":""},{"dropping-particle":"","family":"Manzo","given":"Rene P.","non-dropping-particle":"","parse-names":false,"suffix":""},{"dropping-particle":"","family":"Johnson","given":"Dennis","non-dropping-particle":"","parse-names":false,"suffix":""},{"dropping-particle":"","family":"Pcyits","given":"D. Gordon","non-dropping-particle":"","parse-names":false,"suffix":""}],"container-title":"Acta Oto-Laryngologica","id":"ITEM-2","issue":"5-6","issued":{"date-parts":[["1985"]]},"page":"429-436","publisher":"Informa Healthcare","title":"Cerebrospinal fluid absorption in the rabbit: Olfactory pathways","type":"article-journal","volume":"100"},"uris":["http://www.mendeley.com/documents/?uuid=db27c894-6a64-3166-b936-2d27ec4d2085"]},{"id":"ITEM-3","itemData":{"DOI":"10.1111/j.1365-2990.1993.tb00476.x","ISSN":"13652990","PMID":"7510047","abstract":"Cerebrospinal fluid (CSF) drainage pathways from the rat brain were investigated by the injection of 50 μl Indian ink into the cisterna magna. The distribution of the ink, as it escaped from the cranial CSF space, was documented in 2 mm thick slices of brain and skull cleared in cedar wood oil and in decalcified paraffin sections. Following injection of the ink, deep cervical lymph nodes were selectively blackened within 30 min and lumbar para‐aortic nodes within 6 h. Within the cranial cavity, carbon particles accumulated in the basal cisterns but were also distributed in the paravascular spaces around the middle cerebral arteries and the nasal‐olfactory artery. Carbon particles in the subarachnoid space beneath the olfactory bulbs drained directly into discrete channels which passed through the cribriform plate and into lymphatics in the nasal submucosa. Although ink was distributed along the subarachnoid space of the optic nerves and entered the cochlea, the nasal route was the only direct connection between cranial CSF and lymphatics. Arachnoid villi associated with superior and inferior sagittal sinuses were identified and a minor amount of drainage of ink into dural lymphatics was also observed. This study demonstrates the direct drainage of cerebrospinal fluid through the cribriform plate in anatomically defined channels which connect with the nasal lymphatics. Such a pathway is compatible with the observed rapidity of the bulk flow drainage of CSF in the rat, accords with the known specificity of immunological reactions to antigens injected into brain tissue, and may also serve as a route for drainage for lymphocytes and macrophages from the brain to the regional cervical lymph nodes. Copyright © 1993, Wiley Blackwell. All rights reserved","author":[{"dropping-particle":"","family":"Kida","given":"S.","non-dropping-particle":"","parse-names":false,"suffix":""},{"dropping-particle":"","family":"Pantazis","given":"A.","non-dropping-particle":"","parse-names":false,"suffix":""},{"dropping-particle":"","family":"Weller","given":"R. O.","non-dropping-particle":"","parse-names":false,"suffix":""}],"container-title":"Neuropathology and Applied Neurobiology","id":"ITEM-3","issue":"6","issued":{"date-parts":[["1993","12","1"]]},"page":"480-488","publisher":"John Wiley &amp; Sons, Ltd","title":"CSF drains directly from the subarachnoid space into nasal lymphatics in the rat. Anatomy, histology and immunological significance","type":"article-journal","volume":"19"},"uris":["http://www.mendeley.com/documents/?uuid=f3a4ed83-7077-31be-8868-2c0b8b7375be"]},{"id":"ITEM-4","itemData":{"DOI":"10.1172/JCI67677","ISSN":"00219738","PMID":"23434588","abstract":"The glymphatic system is a recently defined brain-wide paravascular pathway for cerebrospinal fluid (CSF) and interstitial fluid (ISF) exchange that facilitates efficient clearance of solutes and waste from the brain. CSF enters the brain along para-arterial channels to exchange with ISF, which is in turn cleared from the brain along para-venous pathways. Because soluble amyloid β clearance depends on glymphatic pathway function, we proposed that failure of this clearance system contributes to amyloid plaque deposition and Alzheimer's disease progression. Here we provide proof of concept that glymphatic pathway function can be measured using a clinically relevant imaging technique. Dynamic contrast-enhanced MRI was used to visualize CSFISF exchange across the rat brain following intrathecal paramagnetic contrast agent administration. Key features of glymphatic pathway function were confirmed, including visualization of para-arterial CSF influx and molecular size-dependent CSF-ISF exchange. Whole-brain imaging allowed the identification of two key influx nodes at the pituitary and pineal gland recesses, while dynamic MRI permitted the definition of simple kinetic parameters to characterize glymphatic CSF-ISF exchange and solute clearance from the brain. We propose that this MRI approach may provide the basis for a wholly new strategy to evaluate Alzheimer's disease susceptibility and progression in the live human brain.","author":[{"dropping-particle":"","family":"Iliff","given":"Jeffrey J.","non-dropping-particle":"","parse-names":false,"suffix":""},{"dropping-particle":"","family":"Lee","given":"Hedok","non-dropping-particle":"","parse-names":false,"suffix":""},{"dropping-particle":"","family":"Yu","given":"Mei","non-dropping-particle":"","parse-names":false,"suffix":""},{"dropping-particle":"","family":"Feng","given":"Tian","non-dropping-particle":"","parse-names":false,"suffix":""},{"dropping-particle":"","family":"Logan","given":"Jean","non-dropping-particle":"","parse-names":false,"suffix":""},{"dropping-particle":"","family":"Nedergaard","given":"Maiken","non-dropping-particle":"","parse-names":false,"suffix":""},{"dropping-particle":"","family":"Benveniste","given":"Helene","non-dropping-particle":"","parse-names":false,"suffix":""}],"container-title":"Journal of Clinical Investigation","id":"ITEM-4","issue":"3","issued":{"date-parts":[["2013","3","1"]]},"page":"1299-1309","publisher":"American Society for Clinical Investigation","title":"Brain-wide pathway for waste clearance captured by contrast-enhanced MRI","type":"article-journal","volume":"123"},"uris":["http://www.mendeley.com/documents/?uuid=882a18c9-6298-3ab6-ae32-71a9eb5f73a0"]},{"id":"ITEM-5","itemData":{"DOI":"10.1186/1743-8454-1-2","ISSN":"17438454","abstract":"Background: The parenchyma of the brain does not contain lymphatics. Consequently, it has been assumed that arachnoid projections into the cranial venous system are responsible for cerebrospinal fluid (CSF) absorption. However, recent quantitative and qualitative evidence in sheep suggest that nasal lymphatics have the major role in CSF transport. Nonetheless, the applicability of this concept to other species, especially to humans has never been clarified. The purpose of this study was to compare the CSF and nasal lymph associations in human and non-human primates with those observed in other mammalian species. Methods: Studies were performed in sheep, pigs, rabbits, rats, mice, monkeys and humans. Immediately after sacrifice (or up to 7 hours after death in humans), yellow Microfil was injected into the CSF compartment. The heads were cut in a sagittal plane. Results: In the seven species examined, Microfil was observed primarily in the subarachnoid space around the olfactory bulbs and cribriform plate. The contrast agent followed the olfactory nerves and entered extensive lymphatic networks in the submucosa associated with the olfactory and respiratory epithelium. This is the first direct evidence of the association between the CSF and nasal lymph compartments in humans. Conclusions: The fact that the pattern of Microfil distribution was similar in all species tested, suggested that CSF absorption into nasal lymphatics is a characteristic feature of all mammals including humans. It is tempting to speculate that some disorders of the CSF system (hydrocephalus and idiopathic intracranial hypertension for example) may relate either directly or indirectly to a lymphatic CSF absorption deficit. © 2004 Johnston et al; licensee BioMed Central Ltd.","author":[{"dropping-particle":"","family":"Johnston","given":"Miles","non-dropping-particle":"","parse-names":false,"suffix":""},{"dropping-particle":"","family":"Zakharov","given":"Andrei","non-dropping-particle":"","parse-names":false,"suffix":""},{"dropping-particle":"","family":"Papaiconomou","given":"Christina","non-dropping-particle":"","parse-names":false,"suffix":""},{"dropping-particle":"","family":"Salmasi","given":"Giselle","non-dropping-particle":"","parse-names":false,"suffix":""},{"dropping-particle":"","family":"Armstrong","given":"Dianna","non-dropping-particle":"","parse-names":false,"suffix":""}],"container-title":"Cerebrospinal Fluid Research","id":"ITEM-5","issued":{"date-parts":[["2004","12","10"]]},"page":"2","publisher":"BioMed Central","title":"Evidence of connections between cerebrospinal fluid and nasal lymphatic vessels in humans, non-human primates and other mammalian species","type":"article-journal","volume":"1"},"uris":["http://www.mendeley.com/documents/?uuid=90fa6cdf-d4b2-36be-99af-2a0c099a1c06"]},{"id":"ITEM-6","itemData":{"DOI":"10.1016/S1474-4422(18)30318-1","ISSN":"14744465","PMID":"30353860","abstract":"Background: The glymphatic (glial-lymphatic) pathway is a fluid-clearance pathway identified in the rodent brain in 2012. This pathway subserves the flow of CSF into the brain along arterial perivascular spaces and subsequently into the brain interstitium, facilitated by aquaporin 4 (AQP4) water channels. The pathway then directs flow towards the venous perivascular and perineuronal spaces, ultimately clearing solutes from the neuropil into meningeal and cervical lymphatic drainage vessels. In rodents, the glymphatic pathway is predominantly active during sleep, when the clearance of harmful metabolites such as amyloid β (Aβ) increases two-fold relative to the waking state. Glymphatic dysfunction, probably related to perturbed AQP4 expression, has been shown in animal models of traumatic brain injury, Alzheimer's disease, and stroke. The recent characterisations of the glymphatic and meningeal lymphatic systems in rodents and in humans call for revaluation of the anatomical routes for CSF–interstitial fluid flow and the physiological role that these pathways play in CNS health. Recent developments: Several features of the glymphatic and meningeal lymphatic systems have been shown to be present in humans. MRI scans with intrathecally administered contrast agent show that CSF flows along pathways that closely resemble the glymphatic system outlined in rodents. Furthermore, PET studies have revealed that Aβ accumulates in the healthy brain after a single night of sleep deprivation, suggesting that the human glymphatic pathway might also be primarily active during sleep. Other PET studies have shown that CSF clearance of Aβ and tau tracers is reduced in patients with Alzheimer's disease compared with healthy controls. The observed reduction in CSF clearance was associated with increasing grey-matter concentrations of Aβ in the human brain, consistent with findings in mice showing that decreased glymphatic function leads to Aβ accumulation. Altered AQP4 expression is also evident in brain tissue from patients with Alzheimer's disease or normal pressure hydrocephalus; glymphatic MRI scans of patients with normal pressure hydrocephalus show reduced CSF tracer entry and clearance. Where next?: Research is needed to confirm whether specific factors driving glymphatic flow in rodents also apply to humans. Longitudinal imaging studies evaluating human CSF dynamics will determine whether a causal link exists between reduced brain solute clearance and the developmen…","author":[{"dropping-particle":"","family":"Rasmussen","given":"Martin Kaag","non-dropping-particle":"","parse-names":false,"suffix":""},{"dropping-particle":"","family":"Mestre","given":"Humberto","non-dropping-particle":"","parse-names":false,"suffix":""},{"dropping-particle":"","family":"Nedergaard","given":"Maiken","non-dropping-particle":"","parse-names":false,"suffix":""}],"container-title":"The Lancet Neurology","id":"ITEM-6","issue":"11","issued":{"date-parts":[["2018","11","1"]]},"page":"1016-1024","publisher":"Lancet Publishing Group","title":"The glymphatic pathway in neurological disorders","type":"article","volume":"17"},"uris":["http://www.mendeley.com/documents/?uuid=2947aa79-e6c6-3775-9687-ee66c6143fda"]}],"mendeley":{"formattedCitation":"(Brinker et al., 1997; Gomez et al., 1985; Iliff et al., 2013; Johnston et al., 2004; Kida et al., 1993; Rasmussen et al., 2018)","plainTextFormattedCitation":"(Brinker et al., 1997; Gomez et al., 1985; Iliff et al., 2013; Johnston et al., 2004; Kida et al., 1993; Rasmussen et al., 2018)","previouslyFormattedCitation":"(Brinker et al., 1997; Gomez et al., 1985; Iliff et al., 2013; Johnston et al., 2004; Kida et al., 1993; Rasmussen et al., 2018)"},"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Brinker et al., 1997; Gomez et al., 1985; Iliff et al., 2013; Johnston et al., 2004; Kida et al., 1993; Rasmussen et al., 2018)</w:t>
      </w:r>
      <w:r w:rsidRPr="00D9335A">
        <w:rPr>
          <w:rFonts w:ascii="Times New Roman" w:hAnsi="Times New Roman" w:cs="Times New Roman"/>
        </w:rPr>
        <w:fldChar w:fldCharType="end"/>
      </w:r>
      <w:r w:rsidR="00F566AC">
        <w:rPr>
          <w:rFonts w:ascii="Times New Roman" w:hAnsi="Times New Roman" w:cs="Times New Roman"/>
        </w:rPr>
        <w:t>,</w:t>
      </w:r>
      <w:r w:rsidRPr="00D9335A">
        <w:rPr>
          <w:rFonts w:ascii="Times New Roman" w:hAnsi="Times New Roman" w:cs="Times New Roman"/>
        </w:rPr>
        <w:t xml:space="preserve">  još uvijek se arahnoidne granulacije i viliji smatraju ključnim mjestom apsorpcije likvor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152/physrev.00004.2013","ISSN":"00319333","abstract":"The choroid plexus epithelium is a cuboidal cell monolayer, which produces the majority of the cerebrospinal fluid. The concerted action of a variety of integral membrane proteins mediates the transepithelial movement of solutes and water across the epithelium. Secretion by the choroid plexus is characterized by an extremely high rate and by the unusual cellular polarization of well-known epithelial transport proteins. This review focuses on the specific ion and water transport by the choroid plexus cells, and then attempts to integrate the action of specific transport proteins to formulate a model of cerebrospinal fluid secretion. Significant emphasis is placed on the concept of isotonic fluid transport across epithelia, as there is still surprisingly little consensus on the basic biophysics of this phenomenon. The role of the choroid plexus in the regulation of fluid and electrolyte balance in the central nervous system is discussed, and choroid plexus dysfunctions are described in a very diverse set of clinical conditions such as aging, Alzheimer's disease, brain edema, neoplasms, and hydrocephalus. Although the choroid plexus may only have an indirect influence on the pathogenesis of these conditions, the ability to modify epithelial function may be an important component of future therapies. © 2013.","author":[{"dropping-particle":"","family":"Damkier","given":"Helle H.","non-dropping-particle":"","parse-names":false,"suffix":""},{"dropping-particle":"","family":"Brown","given":"Peter D.","non-dropping-particle":"","parse-names":false,"suffix":""},{"dropping-particle":"","family":"Praetorius","given":"Jeppe","non-dropping-particle":"","parse-names":false,"suffix":""}],"container-title":"Physiological Reviews","id":"ITEM-1","issue":"4","issued":{"date-parts":[["2013","10","1"]]},"page":"1847-1892","publisher":" American Physiological Society Bethesda, MD","title":"Cerebrospinal fluid secretion by the choroid plexus","type":"article","volume":"93"},"uris":["http://www.mendeley.com/documents/?uuid=9ecf125f-4354-3057-9760-fb1898a02ba7"]},{"id":"ITEM-2","itemData":{"DOI":"10.1093/brain/96.2.329","ISSN":"00068950","PMID":"4197586","author":[{"dropping-particle":"","family":"Davson","given":"H.","non-dropping-particle":"","parse-names":false,"suffix":""},{"dropping-particle":"","family":"Domer","given":"F. R.","non-dropping-particle":"","parse-names":false,"suffix":""},{"dropping-particle":"","family":"Hollingsworth","given":"J. R.","non-dropping-particle":"","parse-names":false,"suffix":""}],"container-title":"Brain","id":"ITEM-2","issue":"2","issued":{"date-parts":[["1973"]]},"page":"329-336","title":"The mechanism of drainage of the cerebrospinal fluid","type":"article-journal","volume":"96"},"uris":["http://www.mendeley.com/documents/?uuid=53c77fd9-795b-4595-93f6-937bb9b0f2a3"]},{"id":"ITEM-3","itemData":{"DOI":"10.3171/jns.1975.42.6.0628","ISSN":"00223085","abstract":"Information concerning the formation, flow, and functions of the cerebrospinal fluid is reviewed. Particular attention is given to the lymphatic like features of the 3rd circulation and to its importance as an internal milieu for nervous tissue.","author":[{"dropping-particle":"","family":"Milhorat","given":"T. H.","non-dropping-particle":"","parse-names":false,"suffix":""}],"container-title":"Journal of Neurosurgery","id":"ITEM-3","issue":"6","issued":{"date-parts":[["1975"]]},"page":"628-645","publisher":"J Neurosurg","title":"The third circulation revisited","type":"article-journal","volume":"42"},"uris":["http://www.mendeley.com/documents/?uuid=d37b1bf4-6687-390c-b184-aa483496501f"]},{"id":"ITEM-4","itemData":{"DOI":"10.1186/1743-8454-7-9","ISSN":"17438454","PMID":"20565964","abstract":"This review traces the development of our understanding of the anatomy and physiological properties of the two systems responsible for the drainage of cerebrospinal fluid (CSF) into the systemic circulation. The roles of the cranial and spinal arachnoid villi (AV) and the lymphatic outflow systems are evaluated as to the dominance of one over the other in various species and degree of animal maturation. The functional capabilities of the total CSF drainage system are presented, with evidence that the duality of the system is supported by the changes in fluid outflow dynamics in human and sub-human primates in hydrocephalus. The review also reconciles the relative importance and alterations of each of the outflow systems in a variety of clinical pathological conditions.","author":[{"dropping-particle":"","family":"Pollay","given":"Michael","non-dropping-particle":"","parse-names":false,"suffix":""}],"container-title":"Cerebrospinal Fluid Research","id":"ITEM-4","issued":{"date-parts":[["2010","6","21"]]},"page":"9","publisher":"BioMed Central","title":"The function and structure of the cerebrospinal fluid outflow system","type":"article","volume":"7"},"uris":["http://www.mendeley.com/documents/?uuid=cf900d4e-49ed-3933-83b1-a87b98d9daef"]},{"id":"ITEM-5","itemData":{"DOI":"10.1016/j.anorl.2011.03.002","ISSN":"1879730X","abstract":"The cerebrospinal fluid (CSF) is contained in the brain ventricles and the cranial and spinal subarachnoid spaces. The mean CSF volume is 150 ml, with 25 ml in the ventricles and 125 ml in subarachnoid spaces. CSF is predominantly, but not exclusively, secreted by the choroid plexuses. Brain interstitial fluid, ependyma and capillaries may also play a poorly defined role in CSF secretion. CSF circulation from sites of secretion to sites of absorption largely depends on the arterial pulse wave. Additional factors such as respiratory waves, the subject's posture, jugular venous pressure and physical effort also modulate CSF flow dynamics and pressure. Cranial and spinal arachnoid villi have been considered for a long time to be the predominant sites of CSF absorption into the venous outflow system. Experimental data suggest that cranial and spinal nerve sheaths, the cribriform plate and the adventitia of cerebral arteries constitute substantial pathways of CSF drainage into the lymphatic outflow system. CSF is renewed about four times every 24 hours. Reduction of the CSF turnover rate during ageing leads to accumulation of catabolites in the brain and CSF that are also observed in certain neurodegenerative diseases. The CSF space is a dynamic pressure system. CSF pressure determines intracranial pressure with physiological values ranging between 3 and 4 mmHg before the age of one year, and between 10 and 15 mmHg in adults. Apart from its function of hydromechanical protection of the central nervous system, CSF also plays a prominent role in brain development and regulation of brain interstitial fluid homeostasis, which influences neuronal functioning. © 2011 Elsevier Masson SAS. All rights reserved.","author":[{"dropping-particle":"","family":"Sakka","given":"L.","non-dropping-particle":"","parse-names":false,"suffix":""},{"dropping-particle":"","family":"Coll","given":"G.","non-dropping-particle":"","parse-names":false,"suffix":""},{"dropping-particle":"","family":"Chazal","given":"J.","non-dropping-particle":"","parse-names":false,"suffix":""}],"container-title":"European Annals of Otorhinolaryngology, Head and Neck Diseases","id":"ITEM-5","issue":"6","issued":{"date-parts":[["2011"]]},"page":"309-316","publisher":"Elsevier Masson SAS","title":"Anatomy and physiology of cerebrospinal fluid","type":"article","volume":"128"},"uris":["http://www.mendeley.com/documents/?uuid=b24e911c-5071-3b0a-9685-b766aa588fe5"]},{"id":"ITEM-6","itemData":{"author":[{"dropping-particle":"","family":"Monakow","given":"Constantin","non-dropping-particle":"Von","parse-names":false,"suffix":""}],"id":"ITEM-6","issued":{"date-parts":[["1905"]]},"publisher":"Holder, Alfred","publisher-place":"Wien","title":"Gehirnpathologie","type":"book"},"uris":["http://www.mendeley.com/documents/?uuid=d08a2235-76a8-49b9-85e4-105b7da07420"]},{"id":"ITEM-7","itemData":{"DOI":"10.1152/ajplegacy.1935.114.1.40","ISSN":"0002-9513","author":[{"dropping-particle":"","family":"Weed","given":"Lewis H.","non-dropping-particle":"","parse-names":false,"suffix":""}],"container-title":"American Journal of Physiology-Legacy Content","id":"ITEM-7","issue":"1","issued":{"date-parts":[["1935","11","30"]]},"page":"40-45","publisher":"American Physiological Society","title":"Forces concerned in the absorbtion of the cerebrospinal fluid","type":"article-journal","volume":"114"},"uris":["http://www.mendeley.com/documents/?uuid=1a555e73-da75-349a-8685-7ad53f8f0f26"]},{"id":"ITEM-8","itemData":{"PMID":"29262203","abstract":"Cerebrospinal fluid (CSF) is a clear liquid that can be found around and within the organs of the central nervous system. It has been estimated that there is approximately 125 mL to 150 mL of CSF in the body at any given time. However, it should be noted that CSF is continuously generated and reabsorbed. Depending on the rate of production and absorption (which varies person to person), the supply of CSF can be replaced about every 7.5 hours. Most this fluid is produced in the ventricles of the brain by the choroid plexus. However, a smaller portion is produced by the ependymal cells which line the ventricles. After production, the fluid travels through the ventricles and then around the brain and spinal cord. It is then reabsorbed directly into the blood through structures in the arachnoid mater called arachnoid villi (arachnoid granulations). Importantly, this fluid can be examined clinically through a lumbar puncture. With a lumbar puncture, physicians can look for abnormalities in the CSF, which can be helpful when creating a differential diagnosis.","author":[{"dropping-particle":"","family":"Huff","given":"Trevor","non-dropping-particle":"","parse-names":false,"suffix":""},{"dropping-particle":"","family":"Varacallo","given":"Matthew","non-dropping-particle":"","parse-names":false,"suffix":""}],"container-title":"StatPearls","id":"ITEM-8","issued":{"date-parts":[["2019"]]},"title":"Neuroanatomy, Cerebrospinal Fluid","type":"book"},"uris":["http://www.mendeley.com/documents/?uuid=5db6594c-d3ed-36b0-8e6c-b8ec72ee636c"]},{"id":"ITEM-9","itemData":{"DOI":"10.1186/s12987-019-0129-6","ISSN":"20458118","PMID":"30967147","abstract":"The fine balance between the secretion, composition, volume and turnover of cerebrospinal fluid (CSF) is strictly regulated. However, during certain neurological diseases, this balance can be disrupted. A significant disruption to the normal CSF circulation can be life threatening, leading to increased intracranial pressure (ICP), and is implicated in hydrocephalus, idiopathic intracranial hypertension, brain trauma, brain tumours and stroke. Yet, the exact cellular, molecular and physiological mechanisms that contribute to altered hydrodynamic pathways in these diseases are poorly defined or hotly debated. The traditional views and concepts of CSF secretion, flow and drainage have been challenged, also due to recent findings suggesting more complex mechanisms of brain fluid dynamics than previously proposed. This review evaluates and summarises current hypotheses of CSF dynamics and presents evidence for the role of impaired CSF dynamics in elevated ICP, alongside discussion of the proteins that are potentially involved in altered CSF physiology during neurological disease. Undoubtedly CSF secretion, absorption and drainage are important aspects of brain fluid homeostasis in maintaining a stable ICP. Traditionally, pharmacological interventions or CSF drainage have been used to reduce ICP elevation due to over production of CSF. However, these drugs are used only as a temporary solution due to their undesirable side effects. Emerging evidence suggests that pharmacological targeting of aquaporins, transient receptor potential vanilloid type 4 (TRPV4), and the Na + -K + -2Cl - cotransporter (NKCC1) merit further investigation as potential targets in neurological diseases involving impaired brain fluid dynamics and elevated ICP.","author":[{"dropping-particle":"","family":"Bothwell","given":"Steven William","non-dropping-particle":"","parse-names":false,"suffix":""},{"dropping-particle":"","family":"Janigro","given":"Damir","non-dropping-particle":"","parse-names":false,"suffix":""},{"dropping-particle":"","family":"Patabendige","given":"Adjanie","non-dropping-particle":"","parse-names":false,"suffix":""}],"container-title":"Fluids and Barriers of the CNS","id":"ITEM-9","issue":"1","issued":{"date-parts":[["2019","4","10"]]},"publisher":"BioMed Central Ltd.","title":"Cerebrospinal fluid dynamics and intracranial pressure elevation in neurological diseases","type":"article","volume":"16"},"uris":["http://www.mendeley.com/documents/?uuid=94e99b0a-854b-32b9-9466-fdacb459494d"]}],"mendeley":{"formattedCitation":"(Bothwell et al., 2019; Damkier et al., 2013; Davson et al., 1973; Huff &amp; Varacallo, 2019; Milhorat, 1975; Pollay, 2010; Sakka et al., 2011; Von Monakow, 1905; Weed, 1935)","plainTextFormattedCitation":"(Bothwell et al., 2019; Damkier et al., 2013; Davson et al., 1973; Huff &amp; Varacallo, 2019; Milhorat, 1975; Pollay, 2010; Sakka et al., 2011; Von Monakow, 1905; Weed, 1935)","previouslyFormattedCitation":"(Bothwell et al., 2019; Damkier et al., 2013; Davson et al., 1973; Huff &amp; Varacallo, 2019; Milhorat, 1975; Pollay, 2010; Sakka et al., 2011; Von Monakow, 1905; Weed, 1935)"},"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Bothwell et al., 2019; Damkier et al., 2013; Davson et al., 1973; Huff &amp; Varacallo, 2019; Milhorat, 1975; Pollay, 2010; Sakka et al., 2011; Von Monakow, 1905; Weed, 1935)</w:t>
      </w:r>
      <w:r w:rsidRPr="00D9335A">
        <w:rPr>
          <w:rFonts w:ascii="Times New Roman" w:hAnsi="Times New Roman" w:cs="Times New Roman"/>
        </w:rPr>
        <w:fldChar w:fldCharType="end"/>
      </w:r>
      <w:r w:rsidRPr="00D9335A">
        <w:rPr>
          <w:rFonts w:ascii="Times New Roman" w:hAnsi="Times New Roman" w:cs="Times New Roman"/>
        </w:rPr>
        <w:t>. Pretpostavljeni mehanizam apsorpcije likvora u duralne sinuse nije potpuno jasan</w:t>
      </w:r>
      <w:r w:rsidR="001A7B44">
        <w:rPr>
          <w:rFonts w:ascii="Times New Roman" w:hAnsi="Times New Roman" w:cs="Times New Roman"/>
        </w:rPr>
        <w:t>,</w:t>
      </w:r>
      <w:r w:rsidRPr="00D9335A">
        <w:rPr>
          <w:rFonts w:ascii="Times New Roman" w:hAnsi="Times New Roman" w:cs="Times New Roman"/>
        </w:rPr>
        <w:t xml:space="preserve"> a važno je napomenuti kako niti ne postoji znanstveno prihvaćena metodologija određivanje apsorpcije likvora.  Weed je pretpostavio kako je apsorpcija kroz arahnoidne granulacije primarno određena razlikom u hidrostatskom i koloidno-osmotskom tlaku između subarahnoidnog prostora i duralnih venskih sinus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152/ajplegacy.1935.114.1.40","ISSN":"0002-9513","author":[{"dropping-particle":"","family":"Weed","given":"Lewis H.","non-dropping-particle":"","parse-names":false,"suffix":""}],"container-title":"American Journal of Physiology-Legacy Content","id":"ITEM-1","issue":"1","issued":{"date-parts":[["1935","11","30"]]},"page":"40-45","publisher":"American Physiological Society","title":"Forces concerned in the absorbtion of the cerebrospinal fluid","type":"article-journal","volume":"114"},"uris":["http://www.mendeley.com/documents/?uuid=1a555e73-da75-349a-8685-7ad53f8f0f26"]}],"mendeley":{"formattedCitation":"(Weed, 1935)","plainTextFormattedCitation":"(Weed, 1935)","previouslyFormattedCitation":"(Weed, 1935)"},"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Weed, 1935)</w:t>
      </w:r>
      <w:r w:rsidRPr="00D9335A">
        <w:rPr>
          <w:rFonts w:ascii="Times New Roman" w:hAnsi="Times New Roman" w:cs="Times New Roman"/>
        </w:rPr>
        <w:fldChar w:fldCharType="end"/>
      </w:r>
      <w:r w:rsidRPr="00D9335A">
        <w:rPr>
          <w:rFonts w:ascii="Times New Roman" w:hAnsi="Times New Roman" w:cs="Times New Roman"/>
        </w:rPr>
        <w:t xml:space="preserve">. S druge strane, Welch i Friedman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093/brain/83.3.454","ISSN":"00068950","PMID":"13784191","author":[{"dropping-particle":"","family":"Welch","given":"Keasley","non-dropping-particle":"","parse-names":false,"suffix":""},{"dropping-particle":"","family":"Friedman","given":"Verner","non-dropping-particle":"","parse-names":false,"suffix":""}],"container-title":"Brain","id":"ITEM-1","issue":"3","issued":{"date-parts":[["1960"]]},"page":"454-469","title":"The cerebrospinal fluid valves","type":"article-journal","volume":"83"},"uris":["http://www.mendeley.com/documents/?uuid=9d2c2f4c-e902-445d-8c4b-b3e3b3796e92"]}],"mendeley":{"formattedCitation":"(Welch &amp; Friedman, 1960)","plainTextFormattedCitation":"(Welch &amp; Friedman, 1960)","previouslyFormattedCitation":"(Welch &amp; Friedman, 1960)"},"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Welch &amp; Friedman, 1960)</w:t>
      </w:r>
      <w:r w:rsidRPr="00D9335A">
        <w:rPr>
          <w:rFonts w:ascii="Times New Roman" w:hAnsi="Times New Roman" w:cs="Times New Roman"/>
        </w:rPr>
        <w:fldChar w:fldCharType="end"/>
      </w:r>
      <w:r w:rsidRPr="00D9335A">
        <w:rPr>
          <w:rFonts w:ascii="Times New Roman" w:hAnsi="Times New Roman" w:cs="Times New Roman"/>
        </w:rPr>
        <w:t xml:space="preserve"> su pretpostavili postojanje velikih otvorenih kanala na arahnoidnim granulacijama koji djeluju kao jednosmjerni ventili te omogućuju izravno dreniranje likvora u duralne sinuse pod gradijentom spomenutih tlakova. No, analiza arahnoidnih granulacija elektronskim mikroskopom nije pokazala postojanje takvih „ventil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3171/jns.1968.29.5.0451","ISSN":"0022-3085","author":[{"dropping-particle":"","family":"Shabo","given":"Alan L.","non-dropping-particle":"","parse-names":false,"suffix":""},{"dropping-particle":"","family":"Maxwell","given":"David S.","non-dropping-particle":"","parse-names":false,"suffix":""}],"container-title":"Journal of Neurosurgery","id":"ITEM-1","issue":"5","issued":{"date-parts":[["1968"]]},"page":"451-463","title":"The Morphology of the Arachnoid Villi: A Light and Electron Microscopic Study in the Monkey","type":"article-journal","volume":"29"},"uris":["http://www.mendeley.com/documents/?uuid=1000aa93-5e62-49fb-9fcb-ab7445b1c0af"]},{"id":"ITEM-2","itemData":{"DOI":"10.3171/jns.1968.29.5.0464","ISSN":"0022-3085","author":[{"dropping-particle":"","family":"Shabo","given":"Alan L.","non-dropping-particle":"","parse-names":false,"suffix":""},{"dropping-particle":"","family":"Maxwell","given":"David S.","non-dropping-particle":"","parse-names":false,"suffix":""}],"container-title":"Journal of Neurosurgery","id":"ITEM-2","issue":"5","issued":{"date-parts":[["1968"]]},"page":"464-474","title":"Electron Microscopic Observations on the Fate of Particulate Matter in the Cerebrospinal Fluid","type":"article-journal","volume":"29"},"uris":["http://www.mendeley.com/documents/?uuid=9874b83f-a5a7-4ee9-a7c2-3e95e87a6ac8"]}],"mendeley":{"formattedCitation":"(Shabo &amp; Maxwell, 1968b, 1968a)","plainTextFormattedCitation":"(Shabo &amp; Maxwell, 1968b, 1968a)","previouslyFormattedCitation":"(Shabo &amp; Maxwell, 1968b, 1968a)"},"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Shabo &amp; Maxwell, 1968b, 1968a)</w:t>
      </w:r>
      <w:r w:rsidRPr="00D9335A">
        <w:rPr>
          <w:rFonts w:ascii="Times New Roman" w:hAnsi="Times New Roman" w:cs="Times New Roman"/>
        </w:rPr>
        <w:fldChar w:fldCharType="end"/>
      </w:r>
      <w:r w:rsidRPr="00D9335A">
        <w:rPr>
          <w:rFonts w:ascii="Times New Roman" w:hAnsi="Times New Roman" w:cs="Times New Roman"/>
        </w:rPr>
        <w:t xml:space="preserve">. Naprotiv, pokazano je kako su arahnoidne granulacije i viliji u cijelosti prekriveni endotelnim stanicama koje su međusobno povezane „tight junction“ vezama čime je dovedena u pitanje uloga arahnoidnih granulacija u apsorpciji likvora. No, tradicionalni koncept fiziologije likvora održan je jer se uočilo kako transcelularne vakuole u endotelnim stanicama teoretski mogu  biti mehanizam apsorpcije likvora u venski sustav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113/jphysiol.1974.sp010563","ISSN":"14697793","PMID":"4369428","abstract":"1. Based on our ultrastructural investigations in monkeys, we report here a new concept as to the physiological mechanism of drainage of cerebrospinal fluid (c.s.f.) which would seem to bridge the gap between the two apparently opposing views of ‘closed’ and ‘open’ system. 2. Our studies reveal the presence of an intact mesothelial lining of the arachnoid mater, including its villus‐like projections and herniations into the dural sinus and its lacunae, adjacent cells being joined by tight junctions; in addition we have observed for the first time that many lining cells in the region of the superior sagittal sinus are characterized by unit membrane‐bound, electron‐optically empty giant vacuoles of several micrometres diameter. In one monkey with a fresh subarachnoid haemorrhage, many vacuoles were filled with plasma proteins and some contained intact blood corpuscles. 3. Serial section analysis showed that the vacuoles were in fact invaginations from the basal aspect of the cell surface and were evidently in direct communication with the c.s.f. in the subarachnoid space. Some vacuoles in addition showed openings on their apical surface thus constituting transcellular channels or pores. Basal openings up to 3·5 μm and apical openings up to 2·3 μm were seen. 4. It is postulated that vacuoles are stages in the formation of a dynamic system of transcellular pores which allow the bulk outflow of c.s.f. down a pressure gradient, and that the mesothelial vacuolation cycle, in providing the requisite number of transcellular pores across the mesothelial barrier at any time, is a controlling factor in the outflow of c.s.f. and in the maintenance of its fluid‐pressure within the subarachnoid space. 5. The basic similarity between the bulk flow of the aqueous humour and c.s.f. from the anatomically closed cavities of the anterior chamber and the subarachnoid space, respectively, is underlined. 6. The present study provides further support for our hypothesis that the bulk outflow of fluid, via a dynamic system of transcellular pores formed by gradually enlarging membranous surface infoldings in a single cell, termed as giant vacuoles, is a fundamental biological process not hitherto described. © 1974 The Physiological Society","author":[{"dropping-particle":"","family":"Tripathi","given":"Brenda J.","non-dropping-particle":"","parse-names":false,"suffix":""},{"dropping-particle":"","family":"Tripathi","given":"R. C.","non-dropping-particle":"","parse-names":false,"suffix":""}],"container-title":"The Journal of Physiology","id":"ITEM-1","issue":"1","issued":{"date-parts":[["1974","5","1"]]},"page":"195-206","publisher":"Wiley-Blackwell","title":"Vacuolar transcellular channels as a drainage pathway for cerebrospinal fluid","type":"article-journal","volume":"239"},"uris":["http://www.mendeley.com/documents/?uuid=6d211f25-b520-31ce-af2e-0d251ae9423e"]}],"mendeley":{"formattedCitation":"(Tripathi &amp; Tripathi, 1974)","plainTextFormattedCitation":"(Tripathi &amp; Tripathi, 1974)","previouslyFormattedCitation":"(Tripathi &amp; Tripathi, 1974)"},"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Tripathi &amp; Tripathi, 1974)</w:t>
      </w:r>
      <w:r w:rsidRPr="00D9335A">
        <w:rPr>
          <w:rFonts w:ascii="Times New Roman" w:hAnsi="Times New Roman" w:cs="Times New Roman"/>
        </w:rPr>
        <w:fldChar w:fldCharType="end"/>
      </w:r>
      <w:r w:rsidRPr="00D9335A">
        <w:rPr>
          <w:rFonts w:ascii="Times New Roman" w:hAnsi="Times New Roman" w:cs="Times New Roman"/>
        </w:rPr>
        <w:t>.</w:t>
      </w:r>
      <w:r w:rsidR="004C31C5">
        <w:rPr>
          <w:rFonts w:ascii="Times New Roman" w:hAnsi="Times New Roman" w:cs="Times New Roman"/>
        </w:rPr>
        <w:t xml:space="preserve"> </w:t>
      </w:r>
    </w:p>
    <w:p w:rsidR="006351EF" w:rsidRDefault="0046352B" w:rsidP="00E668D9">
      <w:pPr>
        <w:spacing w:line="360" w:lineRule="auto"/>
        <w:ind w:firstLine="708"/>
        <w:jc w:val="both"/>
        <w:rPr>
          <w:rFonts w:ascii="Times New Roman" w:hAnsi="Times New Roman" w:cs="Times New Roman"/>
        </w:rPr>
      </w:pPr>
      <w:r w:rsidRPr="00D9335A">
        <w:rPr>
          <w:rFonts w:ascii="Times New Roman" w:hAnsi="Times New Roman" w:cs="Times New Roman"/>
        </w:rPr>
        <w:t>Eksperimentaln</w:t>
      </w:r>
      <w:r w:rsidR="00F566AC">
        <w:rPr>
          <w:rFonts w:ascii="Times New Roman" w:hAnsi="Times New Roman" w:cs="Times New Roman"/>
        </w:rPr>
        <w:t xml:space="preserve">i rezultati publicirani u </w:t>
      </w:r>
      <w:r w:rsidRPr="00D9335A">
        <w:rPr>
          <w:rFonts w:ascii="Times New Roman" w:hAnsi="Times New Roman" w:cs="Times New Roman"/>
        </w:rPr>
        <w:t xml:space="preserve">ranijim radovima </w:t>
      </w:r>
      <w:r w:rsidR="00E0060B">
        <w:rPr>
          <w:rFonts w:ascii="Times New Roman" w:hAnsi="Times New Roman" w:cs="Times New Roman"/>
        </w:rPr>
        <w:t>istraživačke skupine prof. Klarice</w:t>
      </w:r>
      <w:r w:rsidR="00F566AC">
        <w:rPr>
          <w:rFonts w:ascii="Times New Roman" w:hAnsi="Times New Roman" w:cs="Times New Roman"/>
        </w:rPr>
        <w:t xml:space="preserve"> </w:t>
      </w:r>
      <w:r w:rsidRPr="00D9335A">
        <w:rPr>
          <w:rFonts w:ascii="Times New Roman" w:hAnsi="Times New Roman" w:cs="Times New Roman"/>
        </w:rPr>
        <w:t xml:space="preserve">ne mogu se uklopiti u  tradicionalni koncept fiziologije likvora koji je baziran na postulatima sekrecije, jednosmjerne cirkulacije i apsorpcije likvora dominantno u duralnim sinusim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3325/cmj.2014.55.394","ISSN":"13328166","abstract":"The aim of this study is to present the five-year longitudinal magnetic resonance imaging (MRI) follow up of a patient with incidental finding of near-obstruction stenosis of the aqueduct of Sylvius due to a large pineal cyst. The patient was scanned 3 times on a 3T MR device using a set of standard structural sequences supplemented with high-resolution constructive interference of steady state (CISS) T2 sequence for precise delineation of the aqueduct of Sylvius and cardiac-gated phase-contrast sequences for the analysis of cerebrospinal fluid (CSF) movement. On all MR scans, the size of the pineal cyst and severity of nearobstruction aqueductal stenosis did not show any morphological changes. There was no significant ventricular enlargement although structural CISS sequence showed a near-obstruction stenosis and cardiac-gated phase-contrast sequences did not detect CSF movement through the aqueduct of Sylvius. Our findings are contradictory to the classic hypothesis of CSF physiology based on secretion, circulation, and absorption of CSF, which states that the impairment of CSF circulation through the aqueduct of Sylvius inevitably leads to a hypertensive hydrocephalus development involving the third and the lateral ventricle. Our research group previously proposed a new hypothesis of CSF physiology, which offers more suitable explanation for such clinical cases.","author":[{"dropping-particle":"","family":"Radoš","given":"Milan","non-dropping-particle":"","parse-names":false,"suffix":""},{"dropping-particle":"","family":"Orešković","given":"Darko","non-dropping-particle":"","parse-names":false,"suffix":""},{"dropping-particle":"","family":"Radoš","given":"Marko","non-dropping-particle":"","parse-names":false,"suffix":""},{"dropping-particle":"","family":"Jurjević","given":"Ivana","non-dropping-particle":"","parse-names":false,"suffix":""},{"dropping-particle":"","family":"Klarica","given":"Marijan","non-dropping-particle":"","parse-names":false,"suffix":""}],"container-title":"Croatian Medical Journal","id":"ITEM-1","issue":"4","issued":{"date-parts":[["2014"]]},"page":"394-398","publisher":"Medicinska Naklada Zagreb","title":"Long lasting near-obstruction stenosis of mesencephalic aqueduct without development of hydrocephalus - case report","type":"article-journal","volume":"55"},"uris":["http://www.mendeley.com/documents/?uuid=718a18ae-e691-3038-a956-30e062d36368"]},{"id":"ITEM-2","itemData":{"DOI":"10.1016/j.neuroscience.2018.09.029","ISSN":"18737544","abstract":"Intracranial hypertension, which often follows a severe brain injury, is usually treated with intravenous (i.v.) application of hyperosmolar solutions. The mechanism of intracranial cerebrospinal fluid (CSF) pressure decrease after such a treatment is still unclear. The aim of this article was to try to explain the mechanism of CSF pressure reduction after i.v. hyperosmolar mannitol bolus in regard to the changes in CSF volume. Two types of experiments were done on anesthetized cats before and after hyperosmolar mannitol application: ventriculo-cisternal perfusion at different perfusion rates, simultaneously measuring the perfusate outflow volume, and CSF pressure recording in the lateral ventricle before and during artificial CSF infusion. Mannitol application in the first group of cats significantly reduced collected prefusate volume during ventriculo-cisternal perfusion, and in the second group it prevented CSF pressure increase caused by artificial CSF infusion. Our results strongly suggest that the mechanism of hyperosmolar mannitol action after its i.v. application is based on osmotic fluid retrieval from interstitial and cerebrospinal compartments into the microvessels. This shift, without significant volume change inside the cranium, causes a predominant decrease of CSF volume in the spinal part of the system, which in turn leads to lowering of the CSF pressure. Spinal CSF volume decrease is enabled by the extensibility of the spinal dura, this way providing the possibility for CSF volume redistribution inside the CSF system, together with CSF pressure decrease. This mechanism of mannitol action is in accordance with the new hypothesis of CSF physiology.","author":[{"dropping-particle":"","family":"Orešković","given":"Darko","non-dropping-particle":"","parse-names":false,"suffix":""},{"dropping-particle":"","family":"Maraković","given":"Jurica","non-dropping-particle":"","parse-names":false,"suffix":""},{"dropping-particle":"","family":"Varda","given":"Robert","non-dropping-particle":"","parse-names":false,"suffix":""},{"dropping-particle":"","family":"Radoš","given":"Milan","non-dropping-particle":"","parse-names":false,"suffix":""},{"dropping-particle":"","family":"Jurjević","given":"Ivana","non-dropping-particle":"","parse-names":false,"suffix":""},{"dropping-particle":"","family":"Klarica","given":"Marijan","non-dropping-particle":"","parse-names":false,"suffix":""}],"container-title":"Neuroscience","id":"ITEM-2","issued":{"date-parts":[["2018","11","10"]]},"page":"164-171","publisher":"Elsevier Ltd","title":"New Insight into the Mechanism of Mannitol Effects on Cerebrospinal Fluid Pressure Decrease and Craniospinal Fluid Redistribution","type":"article-journal","volume":"392"},"uris":["http://www.mendeley.com/documents/?uuid=f388ae9c-19e9-3c27-a937-7e6dbe993141"]},{"id":"ITEM-3","itemData":{"ISSN":"03506134","abstract":"It is unknown which factors determine the changes in cerebrospinal fluid (CSF) pressure inside the craniospinal system during the changes of the body position. To test this, we have developed a new model of the CSF system, which by its biophysical characteristics and dimensions imitates the CSF system in cats. The results obtained on a model were compared to those in animals observed during changes of body position. A new model was constructed from two parts with different physical characteristics. The »cranial« part is developed from a plastic tube with unchangeable volume, while the »spinal« part is made of a rubber baloon, with modulus of elasticity similar to that of animal spinal dura. In upright position, in the »cranial« part of the model the negative pressure appears without any measurable changes in the fluid volume, while in »spinal« part the fluid pressure is positive. All of the observed changes are in accordance to the law of the fluid mechanics. Alterations of the CSF pressure in cats during the changes of the body position are not significantly different compared to those observed on our new model. This suggests that the CSF pressure changes are related to the fluid mechanics, and do not depend on CSF secretion and circulation. It seems that in all body positions the cranial volume of blood and CSF remains constant, which enables a good blood brain perfusion.","author":[{"dropping-particle":"","family":"Jurjević","given":"Ivana","non-dropping-particle":"","parse-names":false,"suffix":""},{"dropping-particle":"","family":"Radoš","given":"Milan","non-dropping-particle":"","parse-names":false,"suffix":""},{"dropping-particle":"","family":"Orešković","given":"Janko","non-dropping-particle":"","parse-names":false,"suffix":""},{"dropping-particle":"","family":"Prijić","given":"Radovan","non-dropping-particle":"","parse-names":false,"suffix":""},{"dropping-particle":"","family":"Tvrdeić","given":"Ante","non-dropping-particle":"","parse-names":false,"suffix":""},{"dropping-particle":"","family":"Klarica","given":"Marijan","non-dropping-particle":"","parse-names":false,"suffix":""}],"container-title":"Collegium Antropologicum","id":"ITEM-3","issued":{"date-parts":[["2011"]]},"title":"Fizikalne osobine novog modela cerebrospinalnog likvora","type":"article-journal"},"uris":["http://www.mendeley.com/documents/?uuid=7c430a59-ebe6-4047-8aa6-89f79ddb725f"]},{"id":"ITEM-4","itemData":{"DOI":"10.1016/j.brainresrev.2010.08.002","ISSN":"01650173","abstract":"According to the traditional hypothesis, the cerebrospinal fluid (CSF) is secreted inside the brain ventricles and flows unidirectionally along subarachnoid spaces to be absorbed into venous sinuses across arachnoid villi and/or via paraneural sheaths of nerves into lymphatics. However, according to recent investigations, it appears that interstial fluid (ISF) and CSF are formed by water filtration across the walls of arterial capillaries in the central nervous system (CNS), while plasma osmolytes are sieved (retained) so that capillary osmotic counterpressure is generated, which is instrumental in ISF/CSF water absorption into venous capillaries and postcapillary venules. This hypothesis is supported by experiments showing that water, which constitutes 99% of CSF and ISF bulk, does not flow along CSF spaces since it is rapidly absorbed into adjacent CNS microvessels, while distribution of other substances along CSF spaces depends on the rate of their removal into microvessels: faster removal means more limited distribution. Furthermore, the acute occlusion of aqueduct of Sylvius does not change CSF pressure in isolated ventricles, suggesting that the formation and the absorption of CSF are in balance. Multidirectional distribution of substances inside CSF, as well as between CSF and ISF, is caused by to-and-fro pulsations of these fluids and their mixing. Absorption of CSF into venous sinuses and/or lymphatics under the physiological pressure should be of minor importance due to their minute surface area in comparison to the huge absorptive surface area of microvessels. © 2010 Elsevier B.V.","author":[{"dropping-particle":"","family":"Bulat","given":"Marin","non-dropping-particle":"","parse-names":false,"suffix":""},{"dropping-particle":"","family":"Klarica","given":"Marijan","non-dropping-particle":"","parse-names":false,"suffix":""}],"container-title":"Brain Research Reviews","id":"ITEM-4","issue":"2","issued":{"date-parts":[["2011","1","1"]]},"page":"99-112","title":"Recent insights into a new hydrodynamics of the cerebrospinal fluid","type":"article","volume":"65"},"uris":["http://www.mendeley.com/documents/?uuid=5ddf34df-2bed-3d59-a759-48c7520f4f95"]},{"id":"ITEM-5","itemData":{"DOI":"10.1159/000452169","ISSN":"14230305","abstract":"The goal of this review is the presentation of the new (Bulat-Klarica-Orešković) hypothesis of cerebrospinal fluid (CSF) physiology and the ensuing new concept of hydrocephalus development in light of this hypothesis. The widely accepted classic hypothesis of CSF physiology and the traditional concept of hydrocephalus are contradicted by numerous experimental and clinical data, which consequently results in unsatisfying clinical treatment and patient recovery. Therefore, the newly presented concept of hydrocephalus development and possible future treatments are discussed. A new definition suggests that hydrocephalus is a pathological state in which CSF is excessively accumulated inside the cranial part of the CSF system, predominantly in one or more brain ventricles as a consequence of impaired hydrodynamics of intracranial fluids between CSF, brain, and blood compartments.","author":[{"dropping-particle":"","family":"Orešković","given":"Darko","non-dropping-particle":"","parse-names":false,"suffix":""},{"dropping-particle":"","family":"Radoš","given":"Milan","non-dropping-particle":"","parse-names":false,"suffix":""},{"dropping-particle":"","family":"Klarica","given":"Marijan","non-dropping-particle":"","parse-names":false,"suffix":""}],"container-title":"Pediatric Neurosurgery","id":"ITEM-5","issue":"6","issued":{"date-parts":[["2017","11","1"]]},"page":"417-425","publisher":"S. Karger AG","title":"New Concepts of Cerebrospinal Fluid Physiology and Development of Hydrocephalus","type":"article","volume":"52"},"uris":["http://www.mendeley.com/documents/?uuid=26201bb5-34ca-3b50-b7df-c0bce69a5c2b"]},{"id":"ITEM-6","itemData":{"DOI":"10.1016/j.neuroscience.2008.11.041","ISSN":"03064522","abstract":"It is generally assumed that cerebrospinal fluid (CSF) is secreted in the brain ventricles, and so after an acute blockage of the aqueduct of Sylvius an increase in the ventricular CSF pressure and dilation of isolated ventricles may be expected. We have tested this hypothesis in cats. After blocking the aqueduct, we measured the CSF pressure in both isolated ventricles and the cisterna magna, and performed radiographic monitoring of the cross-sectional area of the lateral ventricle. The complete aqueductal blockage was achieved by implanting a plastic cannula into the aqueduct of Sylvius through a small tunnel in the vermis of the cerebellum in the chloralose-anesthetized cats. After the reconstitution of the occipital bone, the CSF pressure was measured in the isolated ventricles via a plastic cannula implanted in the aqueduct of Sylvius and in the cisterna magna via a stainless steel cannula. During the following 2 h, the CSF pressures in the isolated ventricles and cisterna magna were identical to those in control conditions. We also monitored the ventricular cross-sectional area by means of radiography for 2 h after the aqueductal blockage and failed to observe any significant changes. When mock CSF was infused into isolated ventricles to imitate the CSF secretion, the gradient of pressure between the ventricle and cisterna magna developed, and disappeared as soon as the infusion was terminated. However, when mock CSF was infused into the cisterna magna at various rates, the resulting increased subarachnoid CSF pressure was accurately transmitted across the brain parenchyma into the CSF of isolated ventricles. The lack of the increase in the CSF pressure and ventricular dilation during 2 h of aqueductal blockage suggests that aqueductal obstruction by itself does not lead to development of hypertensive acute hydrocephalus in cats. © 2009 IBRO.","author":[{"dropping-particle":"","family":"Klarica","given":"M.","non-dropping-particle":"","parse-names":false,"suffix":""},{"dropping-particle":"","family":"Orešković","given":"D.","non-dropping-particle":"","parse-names":false,"suffix":""},{"dropping-particle":"","family":"Božić","given":"B.","non-dropping-particle":"","parse-names":false,"suffix":""},{"dropping-particle":"","family":"Vukić","given":"M.","non-dropping-particle":"","parse-names":false,"suffix":""},{"dropping-particle":"","family":"Butković","given":"V.","non-dropping-particle":"","parse-names":false,"suffix":""},{"dropping-particle":"","family":"Bulat","given":"M.","non-dropping-particle":"","parse-names":false,"suffix":""}],"container-title":"Neuroscience","id":"ITEM-6","issue":"4","issued":{"date-parts":[["2009","2","18"]]},"page":"1397-1405","publisher":"Neuroscience","title":"New experimental model of acute aqueductal blockage in cats: Effects on cerebrospinal fluid pressure and the size of brain ventricles","type":"article-journal","volume":"158"},"uris":["http://www.mendeley.com/documents/?uuid=559b1409-406c-3dcd-a83f-68d0560b888b"]},{"id":"ITEM-7","itemData":{"DOI":"10.1152/physrev.00021.2016","ISBN":"1522-1210 (Electronic)\\r0031-9333 (Linking)","ISSN":"0031-9333","PMID":"24137023","abstract":"The choroid plexus epithelium is a cuboidal cell monolayer, which produces the majority of the cerebrospinal fluid. The concerted action of a variety of integral membrane proteins mediates the transepithelial movement of solutes and water across the epithelium. Secretion by the choroid plexus is characterized by an extremely high rate and by the unusual cellular polarization of well-known epithelial transport proteins. This review focuses on the specific ion and water transport by the choroid plexus cells, and then attempts to integrate the action of specific transport proteins to formulate a model of cerebrospinal fluid secretion. Significant emphasis is placed on the concept of isotonic fluid transport across epithelia, as there is still surprisingly little consensus on the basic biophysics of this phenomenon. The role of the choroid plexus in the regulation of fluid and electrolyte balance in the central nervous system is discussed, and choroid plexus dysfunctions are described in a very diverse set of clinical conditions such as aging, Alzheimer's disease, brain edema, neoplasms, and hydrocephalus. Although the choroid plexus may only have an indirect influence on the pathogenesis of these conditions, the ability to modify epithelial function may be an important component of future therapies.","author":[{"dropping-particle":"","family":"Orešković","given":"Darko","non-dropping-particle":"","parse-names":false,"suffix":""},{"dropping-particle":"","family":"Radoš","given":"Milan","non-dropping-particle":"","parse-names":false,"suffix":""},{"dropping-particle":"","family":"Klarica","given":"Marijan","non-dropping-particle":"","parse-names":false,"suffix":""}],"container-title":"Physiological Reviews","id":"ITEM-7","issued":{"date-parts":[["2016"]]},"title":"Cerebrospinal fluid secretion by the choroid plexus?","type":"article-journal"},"uris":["http://www.mendeley.com/documents/?uuid=e1699377-582a-4904-98b9-0ee5cf9e61d1"]},{"id":"ITEM-8","itemData":{"ISSN":"0353-9504","PMID":"12698506","abstract":"AIM To evaluate ventriculo-cisternal perfusion as a method for measuring cerebrospinal fluid formation rate, calculated by means of the Heisey et al equation. Method. All experiments were carried out on anesthetized domestic cats fixed in the sphinx position in a stereotaxic frame. Ventriculo-cisternal perfusion was used at an intracranial pressure of -10 cm H2O at different perfusion rates (32.0, 65.5, 125.0, and 252.0 microL/min). Dextran blue was applied as an indicator substance and the concentration of the indicator was measured with a spectrophotometer at a wavelength of 635 nm. Cerebrospinal fluid formation rate was calculated with the equation of Heisey et al. Results. The indicator substance was less diluted at a higher perfusion rate, and the calculated cerebrospinal fluid formation rate was lower. The increase in perfusion rate from 65.5 to 125.0 to 252.0 microL/min increased the concentration of indicator substance from 0.75 to 0.89 to 0.97 mg/mL and decreased calculated cerebrospinal fluid formation rate from 21.8 to 15.4 to 7.8 microL/min. This reduction was linear and an increase in the perfusion rate by 1.0 microL/min decreased the cerebrospinal formation rate by 0.05 microL/min. Conclusion. The calculated cerebrospinal fluid formation rate depends on different perfusion rates. The increase in the perfusion rate diminishes the calculated formation rate. Ventriculo-cisternal perfusion may not be a suitable method to calculate the cerebrospinal fluid formation rate according to the equation of Heisey et al.","author":[{"dropping-particle":"","family":"Oreskovic","given":"Darko","non-dropping-particle":"","parse-names":false,"suffix":""},{"dropping-particle":"","family":"Klarica","given":"Marijan","non-dropping-particle":"","parse-names":false,"suffix":""},{"dropping-particle":"","family":"Vukic","given":"Miroslav","non-dropping-particle":"","parse-names":false,"suffix":""},{"dropping-particle":"","family":"Marakovic","given":"Jurica","non-dropping-particle":"","parse-names":false,"suffix":""}],"container-title":"Croatian medical journal","id":"ITEM-8","issue":"2","issued":{"date-parts":[["2003","4"]]},"page":"161-4","publisher":"Croat Med J","title":"Evaluation of ventriculo-cisternal perfusion model as a method to study cerebrospinal fluid formation.","type":"article-journal","volume":"44"},"uris":["http://www.mendeley.com/documents/?uuid=db2f0a34-919d-3865-a864-9b0fedc2be87"]},{"id":"ITEM-9","itemData":{"DOI":"10.1016/j.neuroscience.2013.06.022","abstract":"Acute osmolar loading of cerebrospinal fluid within one lateral ventricle of dogs was examined as a cause of water extraction from the bloodstream and an increase in intracranial pressure. We have shown that a certain amount of 3 H 2 O from the bloodstream enters osmotically loaded cerebrospinal fluid significantly faster, hence causing a significant increase in intracranial pressure. The noted phenomenon in which intracranial pressure still significantly increases, but in which the hyperosmolarity of the cerebro-spinal fluid is no longer present, was named ''compensated hyperosmolarity''. In the case of the sub-chronic application of hyperosmolar solutions into cat ventricles, we observed an increase in cerebrospinal fluid volume and a more pronounced development of hydrocephalus in the area of application , but without significant increase in intracranial pressure and without blockage of cerebrospinal fluid pathways. These results support the newly proposed hypothesis of cerebrospinal fluid hydrodynamics and the ability to develop new strategies for the treatment of cerebrospinal fluid-related diseases. Ó","author":[{"dropping-particle":"","family":"Klarica","given":"M","non-dropping-particle":"","parse-names":false,"suffix":""},{"dropping-particle":"","family":"Miše","given":"B","non-dropping-particle":"","parse-names":false,"suffix":""},{"dropping-particle":"","family":"Vladić","given":"A","non-dropping-particle":"","parse-names":false,"suffix":""},{"dropping-particle":"","family":"Radoš","given":"M","non-dropping-particle":"","parse-names":false,"suffix":""},{"dropping-particle":"","family":"Orešković","given":"D","non-dropping-particle":"","parse-names":false,"suffix":""}],"container-title":"Neuroscience","id":"ITEM-9","issued":{"date-parts":[["2013"]]},"page":"278-289","title":"Compensated hyperosmolarity of cerebrospinal fluid and the development of hydrocephalus","type":"article-journal","volume":"248"},"uris":["http://www.mendeley.com/documents/?uuid=ee0d74cd-02b5-39e3-846e-a364dfd8a029"]},{"id":"ITEM-10","itemData":{"DOI":"10.1371/journal.pone.0095229","ISSN":"19326203","abstract":"Intracranial hypertension is a severe therapeutic problem, as there is insufficient knowledge about the physiology of cerebrospinal fluid (CSF) pressure. In this paper a new CSF pressure regulation hypothesis is proposed. According to this hypothesis, the CSF pressure depends on the laws of fluid mechanics and on the anatomical characteristics inside the cranial and spinal space, and not, as is today generally believed, on CSF secretion, circulation and absorption. The volume and pressure changes in the newly developed CSF model, which by its anatomical dimensions and basic biophysical features imitates the craniospinal system in cats, are compared to those obtained on cats with and without the blockade of craniospinal communication in different body positions. During verticalization, a long-lasting occurrence of negative CSF pressure inside the cranium in animals with normal cranio-spinal communication was observed. CSF pressure gradients change depending on the body position, but those gradients do not enable unidirectional CSF circulation from the hypothetical site of secretion to the site of absorption in any of them. Thus, our results indicate the existence of new physiological/pathophysiological correlations between intracranial fluids, which opens up the possibility of new therapeutic approaches to intracranial hypertension. © 2014 Klarica et al.","author":[{"dropping-particle":"","family":"Klarica","given":"Marijan","non-dropping-particle":"","parse-names":false,"suffix":""},{"dropping-particle":"","family":"Radoš","given":"Milan","non-dropping-particle":"","parse-names":false,"suffix":""},{"dropping-particle":"","family":"Erceg","given":"Gorislav","non-dropping-particle":"","parse-names":false,"suffix":""},{"dropping-particle":"","family":"Petošić","given":"Antonio","non-dropping-particle":"","parse-names":false,"suffix":""},{"dropping-particle":"","family":"Jurjević","given":"Ivana","non-dropping-particle":"","parse-names":false,"suffix":""},{"dropping-particle":"","family":"Orešković","given":"Darko","non-dropping-particle":"","parse-names":false,"suffix":""}],"container-title":"PLoS ONE","id":"ITEM-10","issue":"4","issued":{"date-parts":[["2014","4","18"]]},"publisher":"Public Library of Science","title":"The influence of body position on cerebrospinal fluid pressure gradient and movement in cats with normal and impaired craniospinal communication","type":"article-journal","volume":"9"},"uris":["http://www.mendeley.com/documents/?uuid=be8e9c94-ab77-3a45-b4b2-98301ec54b95"]},{"id":"ITEM-11","itemData":{"DOI":"10.3325/cmj.2017.58.381","ISSN":"13328166","author":[{"dropping-particle":"","family":"Orešković","given":"Darko","non-dropping-particle":"","parse-names":false,"suffix":""},{"dropping-particle":"","family":"Radoš","given":"Milan","non-dropping-particle":"","parse-names":false,"suffix":""},{"dropping-particle":"","family":"Klarica","given":"Marijan","non-dropping-particle":"","parse-names":false,"suffix":""}],"container-title":"Croatian Medical Journal","id":"ITEM-11","issue":"6","issued":{"date-parts":[["2017","12","1"]]},"page":"381-383","publisher":"Medicinska Naklada Zagreb","title":"The recent state of a hundred years old classic hypothesis of the cerebrospinal fluid physiology","type":"article","volume":"58"},"uris":["http://www.mendeley.com/documents/?uuid=7407f4db-0aec-3fff-ab1a-f85c061c2c6b"]},{"id":"ITEM-12","itemData":{"DOI":"10.1186/2045-8118-11-16","ISSN":"20458118","abstract":"Brinker et al. extensively reviewed recent findings about CSF circulation in a recent article: \" A new look at cerebrospinal circulation\" , but did not analyze some important available data in sufficient detail. For example, our findings as well as some clinical data and experimental results obtained from different animal species, do not support unidirectional CSF circulation but strongly suggest that there are cardiac cycle-dependent systolic-diastolic to-and-fro cranio-spinal CSF movements. These are based on: a) physiological oscillations of arterial and venous blood during cranio-spinal blood circulation; b) respiratory activity, and c) body activity and posture. That kind of complex CSF movement could explain the observed distribution of many different substances in all directions along the CSF system and within central nervous system tissue. It seems that efflux transport systems at capillary endothelium may be more important for brain homeostasis than the removal of metabolites by CSF flow. Thus, when discussing the CSF dynamics we suggest that a more appropriate term would be CSF movement rather than CSF circulation.","author":[{"dropping-particle":"","family":"Orešković","given":"Darko","non-dropping-particle":"","parse-names":false,"suffix":""},{"dropping-particle":"","family":"Klarica","given":"Marijan","non-dropping-particle":"","parse-names":false,"suffix":""}],"container-title":"Fluids and Barriers of the CNS","id":"ITEM-12","issue":"1","issued":{"date-parts":[["2014","7","23"]]},"publisher":"BioMed Central Ltd.","title":"A new look at cerebrospinal fluid movement","type":"article","volume":"11"},"uris":["http://www.mendeley.com/documents/?uuid=63777f8c-bb8c-38c6-86f1-c4f8fa9d65dc"]}],"mendeley":{"formattedCitation":"(Bulat &amp; Klarica, 2011; Jurjević et al., 2011; M. Klarica et al., 2009; M Klarica et al., 2013; Marijan Klarica et al., 2014; Darko Oreskovic et al., 2003; Darko Orešković et al., 2016, 2017c, 2017d; Darko Orešković, Maraković, et al., 2018; Darko Orešković &amp; Klarica, 2014; Radoš et al., 2014)","plainTextFormattedCitation":"(Bulat &amp; Klarica, 2011; Jurjević et al., 2011; M. Klarica et al., 2009; M Klarica et al., 2013; Marijan Klarica et al., 2014; Darko Oreskovic et al., 2003; Darko Orešković et al., 2016, 2017c, 2017d; Darko Orešković, Maraković, et al., 2018; Darko Orešković &amp; Klarica, 2014; Radoš et al., 2014)","previouslyFormattedCitation":"(Bulat &amp; Klarica, 2011; Jurjević et al., 2011; M. Klarica et al., 2009; M Klarica et al., 2013; Marijan Klarica et al., 2014; Darko Oreskovic et al., 2003; Darko Orešković et al., 2016, 2017c, 2017d; Darko Orešković, Maraković, et al., 2018; Darko Orešković &amp; Klarica, 2014; Radoš et al., 2014)"},"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Bulat &amp; Klarica, 2011; Jurjević et al., 2011; M. Klarica et al., 2009; M Klarica et al., 2013; Marijan Klarica et al., 2014; Darko Oreskovic et al., 2003; Darko Orešković et al., 2016, 2017c, 2017d; Darko Orešković, Maraković, et al., 2018; Darko Orešković &amp; Klarica, 2014; Radoš et al., 2014)</w:t>
      </w:r>
      <w:r w:rsidRPr="00D9335A">
        <w:rPr>
          <w:rFonts w:ascii="Times New Roman" w:hAnsi="Times New Roman" w:cs="Times New Roman"/>
        </w:rPr>
        <w:fldChar w:fldCharType="end"/>
      </w:r>
      <w:r w:rsidR="00F566AC">
        <w:rPr>
          <w:rFonts w:ascii="Times New Roman" w:hAnsi="Times New Roman" w:cs="Times New Roman"/>
        </w:rPr>
        <w:t>. Naime, ovi</w:t>
      </w:r>
      <w:r w:rsidRPr="00D9335A">
        <w:rPr>
          <w:rFonts w:ascii="Times New Roman" w:hAnsi="Times New Roman" w:cs="Times New Roman"/>
        </w:rPr>
        <w:t xml:space="preserve"> radovi sugeriraju kako je nastajanje i nestajanje likvora unutar likvorskog i intersticijskog prostora regulirano gradijentom hidrostatskih i osmotskih sila na razini kapilarne mreže neuralnog tkiva. </w:t>
      </w:r>
    </w:p>
    <w:p w:rsidR="003F7731" w:rsidRDefault="003F7731" w:rsidP="00C81979">
      <w:pPr>
        <w:spacing w:line="360" w:lineRule="auto"/>
        <w:ind w:firstLine="708"/>
        <w:jc w:val="both"/>
        <w:rPr>
          <w:rFonts w:ascii="Times New Roman" w:hAnsi="Times New Roman" w:cs="Times New Roman"/>
        </w:rPr>
      </w:pPr>
    </w:p>
    <w:p w:rsidR="0046352B" w:rsidRPr="00D9335A" w:rsidRDefault="0046352B" w:rsidP="00C81979">
      <w:pPr>
        <w:spacing w:line="360" w:lineRule="auto"/>
        <w:ind w:firstLine="708"/>
        <w:jc w:val="both"/>
        <w:rPr>
          <w:rFonts w:ascii="Times New Roman" w:hAnsi="Times New Roman" w:cs="Times New Roman"/>
        </w:rPr>
      </w:pPr>
      <w:r w:rsidRPr="00D9335A">
        <w:rPr>
          <w:rFonts w:ascii="Times New Roman" w:hAnsi="Times New Roman" w:cs="Times New Roman"/>
        </w:rPr>
        <w:lastRenderedPageBreak/>
        <w:t>Budući da nije jasna uloga arahnoidnih granulacija u regulaciji intrakranijskih tekućina</w:t>
      </w:r>
      <w:r w:rsidR="001A7B44">
        <w:rPr>
          <w:rFonts w:ascii="Times New Roman" w:hAnsi="Times New Roman" w:cs="Times New Roman"/>
        </w:rPr>
        <w:t>,</w:t>
      </w:r>
      <w:r w:rsidRPr="00D9335A">
        <w:rPr>
          <w:rFonts w:ascii="Times New Roman" w:hAnsi="Times New Roman" w:cs="Times New Roman"/>
        </w:rPr>
        <w:t xml:space="preserve"> u  ovom radu htjeli smo što detaljnije ispitati kako se broj, veličina i distribucija arahnoidnih granulacija mijenjaju tijekom životnog vijeka od novorođenačke dobi do 80 godina starosti.  Očekujemo kako će ovakva morfološka kvantifikacija arahnoidnih granulacija kako u duralnim sinusima tako i u okolnim kostima neurokranija, pomoći boljem razumijevanju njihove važnosti za fiziologiju i patofiziologiju cerebrospinalnog likvora.  </w:t>
      </w:r>
      <w:r w:rsidR="004C31C5">
        <w:rPr>
          <w:rFonts w:ascii="Times New Roman" w:hAnsi="Times New Roman" w:cs="Times New Roman"/>
        </w:rPr>
        <w:br w:type="page"/>
      </w:r>
    </w:p>
    <w:p w:rsidR="00845583" w:rsidRPr="00D9335A" w:rsidRDefault="00845583" w:rsidP="00B13AA5">
      <w:pPr>
        <w:pStyle w:val="Heading1"/>
        <w:jc w:val="both"/>
        <w:rPr>
          <w:bCs/>
        </w:rPr>
      </w:pPr>
      <w:r w:rsidRPr="00D9335A">
        <w:lastRenderedPageBreak/>
        <w:t xml:space="preserve"> </w:t>
      </w:r>
      <w:bookmarkStart w:id="1" w:name="_Toc49090990"/>
      <w:r w:rsidRPr="00D9335A">
        <w:t>OPĆI CILJ I SPECIFIČNI CILJEVI RADA</w:t>
      </w:r>
      <w:bookmarkEnd w:id="1"/>
    </w:p>
    <w:p w:rsidR="00845583" w:rsidRPr="00BC2C71" w:rsidRDefault="00845583" w:rsidP="00B13AA5">
      <w:pPr>
        <w:spacing w:line="360" w:lineRule="auto"/>
        <w:jc w:val="both"/>
        <w:rPr>
          <w:rFonts w:ascii="Times New Roman" w:hAnsi="Times New Roman" w:cs="Times New Roman"/>
          <w:highlight w:val="yellow"/>
        </w:rPr>
      </w:pPr>
      <w:r w:rsidRPr="00D9335A">
        <w:rPr>
          <w:rFonts w:ascii="Times New Roman" w:hAnsi="Times New Roman" w:cs="Times New Roman"/>
        </w:rPr>
        <w:t xml:space="preserve">Cilj je rada bio </w:t>
      </w:r>
      <w:r w:rsidR="00656D4A">
        <w:rPr>
          <w:rFonts w:ascii="Times New Roman" w:hAnsi="Times New Roman" w:cs="Times New Roman"/>
        </w:rPr>
        <w:t>napraviti</w:t>
      </w:r>
      <w:r w:rsidRPr="00D9335A">
        <w:rPr>
          <w:rFonts w:ascii="Times New Roman" w:hAnsi="Times New Roman" w:cs="Times New Roman"/>
        </w:rPr>
        <w:t xml:space="preserve"> </w:t>
      </w:r>
      <w:r w:rsidRPr="00656D4A">
        <w:rPr>
          <w:rFonts w:ascii="Times New Roman" w:hAnsi="Times New Roman" w:cs="Times New Roman"/>
        </w:rPr>
        <w:t>kvantitativni profil</w:t>
      </w:r>
      <w:r w:rsidRPr="00D9335A">
        <w:rPr>
          <w:rFonts w:ascii="Times New Roman" w:hAnsi="Times New Roman" w:cs="Times New Roman"/>
        </w:rPr>
        <w:t xml:space="preserve"> pojavnost</w:t>
      </w:r>
      <w:r w:rsidRPr="00656D4A">
        <w:rPr>
          <w:rFonts w:ascii="Times New Roman" w:hAnsi="Times New Roman" w:cs="Times New Roman"/>
        </w:rPr>
        <w:t>i</w:t>
      </w:r>
      <w:r w:rsidRPr="00D9335A">
        <w:rPr>
          <w:rFonts w:ascii="Times New Roman" w:hAnsi="Times New Roman" w:cs="Times New Roman"/>
        </w:rPr>
        <w:t>, veličin</w:t>
      </w:r>
      <w:r w:rsidRPr="00656D4A">
        <w:rPr>
          <w:rFonts w:ascii="Times New Roman" w:hAnsi="Times New Roman" w:cs="Times New Roman"/>
        </w:rPr>
        <w:t>e</w:t>
      </w:r>
      <w:r w:rsidRPr="00D9335A">
        <w:rPr>
          <w:rFonts w:ascii="Times New Roman" w:hAnsi="Times New Roman" w:cs="Times New Roman"/>
        </w:rPr>
        <w:t xml:space="preserve"> i položaja AG kroz različite dobne skupine na temelju radioloških snimaka glave snimljenih MR-om. </w:t>
      </w:r>
    </w:p>
    <w:p w:rsidR="00845583" w:rsidRPr="00D9335A" w:rsidRDefault="00845583" w:rsidP="00B13AA5">
      <w:pPr>
        <w:spacing w:line="360" w:lineRule="auto"/>
        <w:jc w:val="both"/>
        <w:rPr>
          <w:rFonts w:ascii="Times New Roman" w:hAnsi="Times New Roman" w:cs="Times New Roman"/>
          <w:b/>
        </w:rPr>
      </w:pPr>
      <w:r w:rsidRPr="00D9335A">
        <w:rPr>
          <w:rFonts w:ascii="Times New Roman" w:hAnsi="Times New Roman" w:cs="Times New Roman"/>
          <w:b/>
        </w:rPr>
        <w:t xml:space="preserve">Specifični ciljevi: </w:t>
      </w:r>
    </w:p>
    <w:p w:rsidR="004E36AB" w:rsidRPr="004E36AB" w:rsidRDefault="004E36AB" w:rsidP="00B13AA5">
      <w:pPr>
        <w:pStyle w:val="ListParagraph"/>
        <w:numPr>
          <w:ilvl w:val="0"/>
          <w:numId w:val="12"/>
        </w:numPr>
        <w:spacing w:line="360" w:lineRule="auto"/>
        <w:jc w:val="both"/>
        <w:rPr>
          <w:rFonts w:ascii="Times New Roman" w:hAnsi="Times New Roman" w:cs="Times New Roman"/>
          <w:strike/>
        </w:rPr>
      </w:pPr>
      <w:r>
        <w:rPr>
          <w:rFonts w:ascii="Times New Roman" w:hAnsi="Times New Roman" w:cs="Times New Roman"/>
        </w:rPr>
        <w:t>Kako se u dobnim skupinama od 0 do 80 godina mijenja udio ispitanika koji imaju arahnoidne granulacije u duralnim sinusima</w:t>
      </w:r>
      <w:r w:rsidR="00656D4A">
        <w:rPr>
          <w:rFonts w:ascii="Times New Roman" w:hAnsi="Times New Roman" w:cs="Times New Roman"/>
        </w:rPr>
        <w:t>?</w:t>
      </w:r>
    </w:p>
    <w:p w:rsidR="004E36AB" w:rsidRPr="004E36AB" w:rsidRDefault="004E36AB" w:rsidP="004E36AB">
      <w:pPr>
        <w:pStyle w:val="ListParagraph"/>
        <w:numPr>
          <w:ilvl w:val="0"/>
          <w:numId w:val="12"/>
        </w:numPr>
        <w:spacing w:line="360" w:lineRule="auto"/>
        <w:jc w:val="both"/>
        <w:rPr>
          <w:rFonts w:ascii="Times New Roman" w:hAnsi="Times New Roman" w:cs="Times New Roman"/>
          <w:strike/>
        </w:rPr>
      </w:pPr>
      <w:r>
        <w:rPr>
          <w:rFonts w:ascii="Times New Roman" w:hAnsi="Times New Roman" w:cs="Times New Roman"/>
        </w:rPr>
        <w:t xml:space="preserve">Kako se </w:t>
      </w:r>
      <w:r w:rsidR="007B597F">
        <w:rPr>
          <w:rFonts w:ascii="Times New Roman" w:hAnsi="Times New Roman" w:cs="Times New Roman"/>
        </w:rPr>
        <w:t>tijekom životnog vijeka</w:t>
      </w:r>
      <w:r>
        <w:rPr>
          <w:rFonts w:ascii="Times New Roman" w:hAnsi="Times New Roman" w:cs="Times New Roman"/>
        </w:rPr>
        <w:t xml:space="preserve"> mijenja udio ispitanika koji imaju arahnoidne granulacije u kostima oko </w:t>
      </w:r>
      <w:r w:rsidR="004F7091">
        <w:rPr>
          <w:rFonts w:ascii="Times New Roman" w:hAnsi="Times New Roman" w:cs="Times New Roman"/>
        </w:rPr>
        <w:t>duralnih sinusa</w:t>
      </w:r>
      <w:r w:rsidR="00656D4A">
        <w:rPr>
          <w:rFonts w:ascii="Times New Roman" w:hAnsi="Times New Roman" w:cs="Times New Roman"/>
        </w:rPr>
        <w:t>?</w:t>
      </w:r>
    </w:p>
    <w:p w:rsidR="004E36AB" w:rsidRPr="004F7091" w:rsidRDefault="007B597F" w:rsidP="00B13AA5">
      <w:pPr>
        <w:pStyle w:val="ListParagraph"/>
        <w:numPr>
          <w:ilvl w:val="0"/>
          <w:numId w:val="12"/>
        </w:numPr>
        <w:spacing w:line="360" w:lineRule="auto"/>
        <w:jc w:val="both"/>
        <w:rPr>
          <w:rFonts w:ascii="Times New Roman" w:hAnsi="Times New Roman" w:cs="Times New Roman"/>
          <w:strike/>
        </w:rPr>
      </w:pPr>
      <w:r>
        <w:rPr>
          <w:rFonts w:ascii="Times New Roman" w:hAnsi="Times New Roman" w:cs="Times New Roman"/>
        </w:rPr>
        <w:t xml:space="preserve">Kako se tijekom životnog vijeka </w:t>
      </w:r>
      <w:r w:rsidR="004E36AB">
        <w:rPr>
          <w:rFonts w:ascii="Times New Roman" w:hAnsi="Times New Roman" w:cs="Times New Roman"/>
        </w:rPr>
        <w:t xml:space="preserve">mijenja prosječan broj arahnoidnih </w:t>
      </w:r>
      <w:r w:rsidR="00656D4A">
        <w:rPr>
          <w:rFonts w:ascii="Times New Roman" w:hAnsi="Times New Roman" w:cs="Times New Roman"/>
        </w:rPr>
        <w:t>granulacija u duralnim sinusima?</w:t>
      </w:r>
    </w:p>
    <w:p w:rsidR="004F7091" w:rsidRPr="004E36AB" w:rsidRDefault="007B597F" w:rsidP="00B13AA5">
      <w:pPr>
        <w:pStyle w:val="ListParagraph"/>
        <w:numPr>
          <w:ilvl w:val="0"/>
          <w:numId w:val="12"/>
        </w:numPr>
        <w:spacing w:line="360" w:lineRule="auto"/>
        <w:jc w:val="both"/>
        <w:rPr>
          <w:rFonts w:ascii="Times New Roman" w:hAnsi="Times New Roman" w:cs="Times New Roman"/>
          <w:strike/>
        </w:rPr>
      </w:pPr>
      <w:r>
        <w:rPr>
          <w:rFonts w:ascii="Times New Roman" w:hAnsi="Times New Roman" w:cs="Times New Roman"/>
        </w:rPr>
        <w:t xml:space="preserve">Kako se tijekom životnog vijeka </w:t>
      </w:r>
      <w:r w:rsidR="004F7091">
        <w:rPr>
          <w:rFonts w:ascii="Times New Roman" w:hAnsi="Times New Roman" w:cs="Times New Roman"/>
        </w:rPr>
        <w:t>mijenja prosječan broj arahnoidnih granulacija u kostima oko duralnih sinusa</w:t>
      </w:r>
      <w:r w:rsidR="00656D4A">
        <w:rPr>
          <w:rFonts w:ascii="Times New Roman" w:hAnsi="Times New Roman" w:cs="Times New Roman"/>
        </w:rPr>
        <w:t>?</w:t>
      </w:r>
    </w:p>
    <w:p w:rsidR="004E36AB" w:rsidRPr="004E36AB" w:rsidRDefault="007B597F" w:rsidP="00B13AA5">
      <w:pPr>
        <w:pStyle w:val="ListParagraph"/>
        <w:numPr>
          <w:ilvl w:val="0"/>
          <w:numId w:val="12"/>
        </w:numPr>
        <w:spacing w:line="360" w:lineRule="auto"/>
        <w:jc w:val="both"/>
        <w:rPr>
          <w:rFonts w:ascii="Times New Roman" w:hAnsi="Times New Roman" w:cs="Times New Roman"/>
          <w:strike/>
        </w:rPr>
      </w:pPr>
      <w:r>
        <w:rPr>
          <w:rFonts w:ascii="Times New Roman" w:hAnsi="Times New Roman" w:cs="Times New Roman"/>
        </w:rPr>
        <w:t>Kako se tijekom životnog vijeka</w:t>
      </w:r>
      <w:r w:rsidR="004E36AB">
        <w:rPr>
          <w:rFonts w:ascii="Times New Roman" w:hAnsi="Times New Roman" w:cs="Times New Roman"/>
        </w:rPr>
        <w:t xml:space="preserve"> mijenja </w:t>
      </w:r>
      <w:r w:rsidR="004F7091">
        <w:rPr>
          <w:rFonts w:ascii="Times New Roman" w:hAnsi="Times New Roman" w:cs="Times New Roman"/>
        </w:rPr>
        <w:t>veličina arahnoidnih granulacija u duralnim sinusima</w:t>
      </w:r>
      <w:r w:rsidR="00656D4A">
        <w:rPr>
          <w:rFonts w:ascii="Times New Roman" w:hAnsi="Times New Roman" w:cs="Times New Roman"/>
        </w:rPr>
        <w:t>?</w:t>
      </w:r>
    </w:p>
    <w:p w:rsidR="004F7091" w:rsidRPr="004E36AB" w:rsidRDefault="007B597F" w:rsidP="004F7091">
      <w:pPr>
        <w:pStyle w:val="ListParagraph"/>
        <w:numPr>
          <w:ilvl w:val="0"/>
          <w:numId w:val="12"/>
        </w:numPr>
        <w:spacing w:line="360" w:lineRule="auto"/>
        <w:jc w:val="both"/>
        <w:rPr>
          <w:rFonts w:ascii="Times New Roman" w:hAnsi="Times New Roman" w:cs="Times New Roman"/>
          <w:strike/>
        </w:rPr>
      </w:pPr>
      <w:r>
        <w:rPr>
          <w:rFonts w:ascii="Times New Roman" w:hAnsi="Times New Roman" w:cs="Times New Roman"/>
        </w:rPr>
        <w:t xml:space="preserve">Kako se tijekom životnog vijeka </w:t>
      </w:r>
      <w:r w:rsidR="004F7091">
        <w:rPr>
          <w:rFonts w:ascii="Times New Roman" w:hAnsi="Times New Roman" w:cs="Times New Roman"/>
        </w:rPr>
        <w:t>mijenja veličina arahnoidnih granulacija u kostima oko duralnih sinus</w:t>
      </w:r>
      <w:r w:rsidR="00656D4A">
        <w:rPr>
          <w:rFonts w:ascii="Times New Roman" w:hAnsi="Times New Roman" w:cs="Times New Roman"/>
        </w:rPr>
        <w:t>a?</w:t>
      </w:r>
    </w:p>
    <w:p w:rsidR="004E36AB" w:rsidRPr="007B597F" w:rsidRDefault="004E36AB" w:rsidP="007B597F">
      <w:pPr>
        <w:pStyle w:val="ListParagraph"/>
        <w:spacing w:line="360" w:lineRule="auto"/>
        <w:jc w:val="both"/>
        <w:rPr>
          <w:rFonts w:ascii="Times New Roman" w:hAnsi="Times New Roman" w:cs="Times New Roman"/>
          <w:strike/>
        </w:rPr>
      </w:pPr>
    </w:p>
    <w:p w:rsidR="00845583" w:rsidRPr="00D9335A" w:rsidRDefault="00845583" w:rsidP="00B13AA5">
      <w:pPr>
        <w:spacing w:line="360" w:lineRule="auto"/>
        <w:jc w:val="both"/>
        <w:rPr>
          <w:rFonts w:ascii="Times New Roman" w:hAnsi="Times New Roman" w:cs="Times New Roman"/>
        </w:rPr>
      </w:pPr>
      <w:r w:rsidRPr="00D9335A">
        <w:rPr>
          <w:rFonts w:ascii="Times New Roman" w:hAnsi="Times New Roman" w:cs="Times New Roman"/>
        </w:rPr>
        <w:br w:type="page"/>
      </w:r>
    </w:p>
    <w:p w:rsidR="00845583" w:rsidRPr="00D9335A" w:rsidRDefault="00845583" w:rsidP="00B13AA5">
      <w:pPr>
        <w:pStyle w:val="Heading1"/>
        <w:jc w:val="both"/>
      </w:pPr>
      <w:bookmarkStart w:id="2" w:name="_Toc49090991"/>
      <w:r w:rsidRPr="00D9335A">
        <w:lastRenderedPageBreak/>
        <w:t>MATERIJALI I METODE</w:t>
      </w:r>
      <w:bookmarkEnd w:id="2"/>
    </w:p>
    <w:p w:rsidR="00C05D6C" w:rsidRPr="00C05D6C" w:rsidRDefault="00845583" w:rsidP="00B13AA5">
      <w:pPr>
        <w:pStyle w:val="Heading2"/>
        <w:jc w:val="both"/>
      </w:pPr>
      <w:bookmarkStart w:id="3" w:name="_Toc49090992"/>
      <w:r w:rsidRPr="00D9335A">
        <w:t>Ispitanici</w:t>
      </w:r>
      <w:bookmarkEnd w:id="3"/>
    </w:p>
    <w:p w:rsidR="00AD2575" w:rsidRPr="00D9335A" w:rsidRDefault="00AD2575" w:rsidP="009955FC">
      <w:pPr>
        <w:spacing w:line="360" w:lineRule="auto"/>
        <w:jc w:val="both"/>
        <w:rPr>
          <w:rFonts w:ascii="Times New Roman" w:hAnsi="Times New Roman" w:cs="Times New Roman"/>
        </w:rPr>
      </w:pPr>
      <w:r w:rsidRPr="00D9335A">
        <w:rPr>
          <w:rFonts w:ascii="Times New Roman" w:hAnsi="Times New Roman" w:cs="Times New Roman"/>
        </w:rPr>
        <w:t>Za ovo retrospektivno istraživanje su korišteni pregledi mozga na mag</w:t>
      </w:r>
      <w:r w:rsidR="00F566AC">
        <w:rPr>
          <w:rFonts w:ascii="Times New Roman" w:hAnsi="Times New Roman" w:cs="Times New Roman"/>
        </w:rPr>
        <w:t>netskoj rezonanciji snimljeni u</w:t>
      </w:r>
      <w:r w:rsidRPr="00D9335A">
        <w:rPr>
          <w:rFonts w:ascii="Times New Roman" w:hAnsi="Times New Roman" w:cs="Times New Roman"/>
        </w:rPr>
        <w:t xml:space="preserve"> Poliklinici Neuron pri Hrvatskom institutu za istra</w:t>
      </w:r>
      <w:r w:rsidR="00F566AC">
        <w:rPr>
          <w:rFonts w:ascii="Times New Roman" w:hAnsi="Times New Roman" w:cs="Times New Roman"/>
        </w:rPr>
        <w:t xml:space="preserve">živanje mozga u periodu od 2015. Do </w:t>
      </w:r>
      <w:r w:rsidRPr="00D9335A">
        <w:rPr>
          <w:rFonts w:ascii="Times New Roman" w:hAnsi="Times New Roman" w:cs="Times New Roman"/>
        </w:rPr>
        <w:t>2020.g. Svi ispitanici ili njihovi zakonski skrbnici su prije snimanja popunili upitnik na kojem su dali pisanu suglasnost da se rezultati MR snimanja uz potpunu anonimizaciju podataka mogu koristiti u svrhu znanstvenih istraživanja i edukacije. Ovo istraživanje provedeno je u okviru Znanstvenog centra izvrsnosti za temeljnu, translacijsku i kliničku neuroznanost</w:t>
      </w:r>
      <w:r w:rsidR="00F566AC">
        <w:rPr>
          <w:rFonts w:ascii="Times New Roman" w:hAnsi="Times New Roman" w:cs="Times New Roman"/>
        </w:rPr>
        <w:t>,</w:t>
      </w:r>
      <w:r w:rsidRPr="00D9335A">
        <w:rPr>
          <w:rFonts w:ascii="Times New Roman" w:hAnsi="Times New Roman" w:cs="Times New Roman"/>
        </w:rPr>
        <w:t xml:space="preserve"> a ispitanici su nasumično odabrani prema dobnim skupinama iz velike baze podataka.  Kriterij za uključivanje ispitanika u ovo istraživanje je bila odgovarajuća dob u trenutku snimanja, dok je kriterij za isključivanje bilo postojanje organske patologije koje bi teoretski moglo poremetiti fiziologiju cerebrospinalne tekućine (hidrocefalus, stanja nakon opsežnih neurokirurških zahvata, stanja po postavljanju drenažnih katetera, postojanje ekspanzivnih procesa, razvojne malformacije i sl.). U istraživanju su analizirani rezultati dobnih skupina od 0 godina (novorođenčad), 2 godine, te 10 godina, 20 godina, 40 godina, 60 godina  i 80 godina. Ista skupina ispitanika koja je analizirana u novorođenačkoj dobi ponovo je analizirana i u dobi od dvije godine, dok su sve ostale skupine anal</w:t>
      </w:r>
      <w:r w:rsidR="00F566AC">
        <w:rPr>
          <w:rFonts w:ascii="Times New Roman" w:hAnsi="Times New Roman" w:cs="Times New Roman"/>
        </w:rPr>
        <w:t xml:space="preserve">izirane smo jednom. U dobi od 0 do </w:t>
      </w:r>
      <w:r w:rsidRPr="00D9335A">
        <w:rPr>
          <w:rFonts w:ascii="Times New Roman" w:hAnsi="Times New Roman" w:cs="Times New Roman"/>
        </w:rPr>
        <w:t>20 godina</w:t>
      </w:r>
      <w:r w:rsidR="00F566AC">
        <w:rPr>
          <w:rFonts w:ascii="Times New Roman" w:hAnsi="Times New Roman" w:cs="Times New Roman"/>
        </w:rPr>
        <w:t>,</w:t>
      </w:r>
      <w:r w:rsidRPr="00D9335A">
        <w:rPr>
          <w:rFonts w:ascii="Times New Roman" w:hAnsi="Times New Roman" w:cs="Times New Roman"/>
        </w:rPr>
        <w:t xml:space="preserve"> arahnoidne granulacije analizirane su u četiri različite dobne skupine jer smo u ovom periodu očekivali najintenzivniju promjenu broja arahnoidnih granulacija. Skupine ispitanika starije od 20 godina ispitivane su u vremenskim intervalima od 20 godina. U svaku dobnu skupinu bilo je uključeno 10 muških i 10 ženskih ispitanika što daje ukupan broj od 120 analiziranih ispitanika i 140 analiziranih MR pregleda. </w:t>
      </w:r>
    </w:p>
    <w:p w:rsidR="00845583" w:rsidRPr="00D9335A" w:rsidRDefault="00845583" w:rsidP="00B13AA5">
      <w:pPr>
        <w:spacing w:line="360" w:lineRule="auto"/>
        <w:jc w:val="both"/>
        <w:rPr>
          <w:rFonts w:ascii="Times New Roman" w:hAnsi="Times New Roman" w:cs="Times New Roman"/>
        </w:rPr>
      </w:pPr>
    </w:p>
    <w:p w:rsidR="00845583" w:rsidRPr="00D9335A" w:rsidRDefault="00845583" w:rsidP="00B13AA5">
      <w:pPr>
        <w:pStyle w:val="Heading2"/>
        <w:jc w:val="both"/>
      </w:pPr>
      <w:bookmarkStart w:id="4" w:name="_Toc49090993"/>
      <w:r w:rsidRPr="00D9335A">
        <w:t>Tehnička svojstva MR uređaja</w:t>
      </w:r>
      <w:bookmarkEnd w:id="4"/>
    </w:p>
    <w:p w:rsidR="00AC1A3D" w:rsidRPr="00D9335A" w:rsidRDefault="00AD2575" w:rsidP="00B13AA5">
      <w:pPr>
        <w:spacing w:line="360" w:lineRule="auto"/>
        <w:jc w:val="both"/>
        <w:rPr>
          <w:rFonts w:ascii="Times New Roman" w:hAnsi="Times New Roman" w:cs="Times New Roman"/>
        </w:rPr>
      </w:pPr>
      <w:r w:rsidRPr="00D9335A">
        <w:rPr>
          <w:rFonts w:ascii="Times New Roman" w:hAnsi="Times New Roman" w:cs="Times New Roman"/>
        </w:rPr>
        <w:t>Sva snimanja učinjena su na 3T MR uređaju (Magnetom Prisma</w:t>
      </w:r>
      <w:r w:rsidRPr="00D9335A">
        <w:rPr>
          <w:rFonts w:ascii="Times New Roman" w:hAnsi="Times New Roman" w:cs="Times New Roman"/>
          <w:vertAlign w:val="superscript"/>
        </w:rPr>
        <w:t>FIT</w:t>
      </w:r>
      <w:r w:rsidRPr="00D9335A">
        <w:rPr>
          <w:rFonts w:ascii="Times New Roman" w:hAnsi="Times New Roman" w:cs="Times New Roman"/>
        </w:rPr>
        <w:t>, Siemens, Njemačka)  u sklopu standardne neuroradiološke dijagnostičke obrade korištenjem 64 kanalne zavojnice za glavu i vrat.  Za morfološku kvantifikaciju arahnoidnih granulacija korišteni su koronarni T2 presjeci (TR/TE=5000/100 ms, matrix</w:t>
      </w:r>
      <w:r w:rsidR="008F4506">
        <w:rPr>
          <w:rFonts w:ascii="Times New Roman" w:hAnsi="Times New Roman" w:cs="Times New Roman"/>
        </w:rPr>
        <w:t xml:space="preserve"> </w:t>
      </w:r>
      <w:r w:rsidRPr="00D9335A">
        <w:rPr>
          <w:rFonts w:ascii="Times New Roman" w:hAnsi="Times New Roman" w:cs="Times New Roman"/>
        </w:rPr>
        <w:t>: 512x</w:t>
      </w:r>
      <w:r w:rsidR="00EC551C">
        <w:rPr>
          <w:rFonts w:ascii="Times New Roman" w:hAnsi="Times New Roman" w:cs="Times New Roman"/>
        </w:rPr>
        <w:t xml:space="preserve"> </w:t>
      </w:r>
      <w:r w:rsidRPr="00D9335A">
        <w:rPr>
          <w:rFonts w:ascii="Times New Roman" w:hAnsi="Times New Roman" w:cs="Times New Roman"/>
        </w:rPr>
        <w:t>308; voxel size : 1x1x3 mm) i aksijalni T2 presjeci (TR/TE=5000/100 ms, matrix</w:t>
      </w:r>
      <w:r w:rsidR="008F4506">
        <w:rPr>
          <w:rFonts w:ascii="Times New Roman" w:hAnsi="Times New Roman" w:cs="Times New Roman"/>
        </w:rPr>
        <w:t xml:space="preserve"> </w:t>
      </w:r>
      <w:r w:rsidRPr="00D9335A">
        <w:rPr>
          <w:rFonts w:ascii="Times New Roman" w:hAnsi="Times New Roman" w:cs="Times New Roman"/>
        </w:rPr>
        <w:t>: 512x</w:t>
      </w:r>
      <w:r w:rsidR="00EC551C">
        <w:rPr>
          <w:rFonts w:ascii="Times New Roman" w:hAnsi="Times New Roman" w:cs="Times New Roman"/>
        </w:rPr>
        <w:t xml:space="preserve"> </w:t>
      </w:r>
      <w:r w:rsidRPr="00D9335A">
        <w:rPr>
          <w:rFonts w:ascii="Times New Roman" w:hAnsi="Times New Roman" w:cs="Times New Roman"/>
        </w:rPr>
        <w:t>282; voxel size : 1x1x3 mm). Snimanja kod novorođenčadi provedena su pod kontrolnom neuropedijatra uz sedaciju  midazolam 0,1 mg/kg ili fenobarbitonom 5-10 mg/kg. Djeca u dobi od dvije godine snimana su pod kontrolom anesteziološkog tima u općoj anesteziji koristeći  8%-tni  inhalacijski  anestetik  sevofluran za uspavljivanje, a 6%-tni za održavanje anestezije tijekom MR snimanja. Ispitanici u svim starijim dobnim skupinama snimani su bez sedacije i anestezije.</w:t>
      </w:r>
    </w:p>
    <w:p w:rsidR="00AC1A3D" w:rsidRPr="00D9335A" w:rsidRDefault="00AC1A3D" w:rsidP="00B13AA5">
      <w:pPr>
        <w:spacing w:line="360" w:lineRule="auto"/>
        <w:jc w:val="both"/>
        <w:rPr>
          <w:rFonts w:ascii="Times New Roman" w:hAnsi="Times New Roman" w:cs="Times New Roman"/>
        </w:rPr>
      </w:pPr>
    </w:p>
    <w:p w:rsidR="002B4EB0" w:rsidRPr="00D9335A" w:rsidRDefault="00AD2575" w:rsidP="00B13AA5">
      <w:pPr>
        <w:pStyle w:val="Heading2"/>
        <w:jc w:val="both"/>
      </w:pPr>
      <w:bookmarkStart w:id="5" w:name="_Toc49090994"/>
      <w:r w:rsidRPr="00D9335A">
        <w:lastRenderedPageBreak/>
        <w:t>Analiza MR slika i mjerenja</w:t>
      </w:r>
      <w:bookmarkEnd w:id="5"/>
    </w:p>
    <w:p w:rsidR="003E68B8" w:rsidRDefault="00AD2575" w:rsidP="003E68B8">
      <w:pPr>
        <w:spacing w:line="360" w:lineRule="auto"/>
        <w:jc w:val="both"/>
        <w:rPr>
          <w:rFonts w:ascii="Times New Roman" w:hAnsi="Times New Roman" w:cs="Times New Roman"/>
        </w:rPr>
      </w:pPr>
      <w:r w:rsidRPr="00D9335A">
        <w:rPr>
          <w:rFonts w:ascii="Times New Roman" w:hAnsi="Times New Roman" w:cs="Times New Roman"/>
        </w:rPr>
        <w:t>Analiza slika učinjena je korištenjem PACS sustava (</w:t>
      </w:r>
      <w:r w:rsidRPr="00D9335A">
        <w:rPr>
          <w:rStyle w:val="Emphasis"/>
          <w:rFonts w:ascii="Times New Roman" w:hAnsi="Times New Roman" w:cs="Times New Roman"/>
          <w:bCs/>
          <w:color w:val="52565A"/>
          <w:shd w:val="clear" w:color="auto" w:fill="FFFFFF"/>
        </w:rPr>
        <w:t>Picture Archiving and Communication System)</w:t>
      </w:r>
      <w:r w:rsidRPr="00D9335A">
        <w:rPr>
          <w:rFonts w:ascii="Times New Roman" w:hAnsi="Times New Roman" w:cs="Times New Roman"/>
        </w:rPr>
        <w:t xml:space="preserve">  Carestream (Carestream Helth Inc., Rochester, New York, SAD) u kojem su arahnoidne granulacije analizirane i mjerene u dvije ravnine (koronarana i aksijalna). Arahnoidna granulacija je definirana kao utisnuće u lumen venskog sinusa ili u kost, čiji je signal na svim MR sekvencama bio isti kao i signal cerebrospinalnog likvora. Arahnoidne granulacija analizirane su u dvije ravnine te je dimenzija određivana prema najvećem promjeru kako je prikazano na slici 1. Arahnoidne granulacije  se prema veličini razvrstane u 8 skupina (0-2.0 mm, 2.1-4.0 mm, 4.1-6.0 mm, 6.1-8.0 mm, 8.1-10.0 mm, 10.1-15.0mm, 15.1-20.0 mm i ≥20.1 mm</w:t>
      </w:r>
      <w:r w:rsidRPr="00D9335A" w:rsidDel="00C5696C">
        <w:rPr>
          <w:rFonts w:ascii="Times New Roman" w:hAnsi="Times New Roman" w:cs="Times New Roman"/>
        </w:rPr>
        <w:t xml:space="preserve"> </w:t>
      </w:r>
      <w:r w:rsidRPr="00D9335A">
        <w:rPr>
          <w:rFonts w:ascii="Times New Roman" w:hAnsi="Times New Roman" w:cs="Times New Roman"/>
        </w:rPr>
        <w:t>). S obzirom na položaj arahnoidne granulacije su mjerene zasebno u svakom od glavnih duralnih sinusa (gornji sagitalni sinus, oba transverzalna i sigmoidna sinusa) te zasebno u kostima oko navedenih duralnih sinusa.</w:t>
      </w:r>
    </w:p>
    <w:p w:rsidR="003E68B8" w:rsidRPr="003E68B8" w:rsidRDefault="00AD2575" w:rsidP="003E68B8">
      <w:pPr>
        <w:spacing w:line="360" w:lineRule="auto"/>
        <w:jc w:val="both"/>
        <w:rPr>
          <w:rFonts w:ascii="Times New Roman" w:hAnsi="Times New Roman" w:cs="Times New Roman"/>
        </w:rPr>
      </w:pPr>
      <w:r w:rsidRPr="00D9335A">
        <w:rPr>
          <w:rFonts w:ascii="Times New Roman" w:hAnsi="Times New Roman" w:cs="Times New Roman"/>
        </w:rPr>
        <w:t xml:space="preserve"> </w:t>
      </w:r>
    </w:p>
    <w:p w:rsidR="00AD2575" w:rsidRPr="00D9335A" w:rsidRDefault="00AD2575" w:rsidP="00B13AA5">
      <w:pPr>
        <w:pStyle w:val="Heading2"/>
        <w:jc w:val="both"/>
      </w:pPr>
      <w:bookmarkStart w:id="6" w:name="_Toc49090995"/>
      <w:r w:rsidRPr="00D9335A">
        <w:t>Statističke analize</w:t>
      </w:r>
      <w:bookmarkEnd w:id="6"/>
    </w:p>
    <w:p w:rsidR="009028B3" w:rsidRPr="00D9335A" w:rsidRDefault="00AD2575" w:rsidP="00B035D1">
      <w:pPr>
        <w:spacing w:line="360" w:lineRule="auto"/>
        <w:jc w:val="both"/>
        <w:rPr>
          <w:rFonts w:ascii="Times New Roman" w:hAnsi="Times New Roman" w:cs="Times New Roman"/>
        </w:rPr>
      </w:pPr>
      <w:r w:rsidRPr="00D9335A">
        <w:rPr>
          <w:rFonts w:ascii="Times New Roman" w:hAnsi="Times New Roman" w:cs="Times New Roman"/>
        </w:rPr>
        <w:t>Kako bi se ispitala značajnost razlika u učestalosti arahnoidnih granulacija s obzirom na dob korišten je χ</w:t>
      </w:r>
      <w:r w:rsidRPr="00D9335A">
        <w:rPr>
          <w:rFonts w:ascii="Times New Roman" w:hAnsi="Times New Roman" w:cs="Times New Roman"/>
          <w:vertAlign w:val="superscript"/>
        </w:rPr>
        <w:t>2</w:t>
      </w:r>
      <w:r w:rsidRPr="00D9335A">
        <w:rPr>
          <w:rFonts w:ascii="Times New Roman" w:hAnsi="Times New Roman" w:cs="Times New Roman"/>
        </w:rPr>
        <w:t xml:space="preserve">  test, a u slučaju značajnog testa za </w:t>
      </w:r>
      <w:r w:rsidRPr="00D9335A">
        <w:rPr>
          <w:rFonts w:ascii="Times New Roman" w:hAnsi="Times New Roman" w:cs="Times New Roman"/>
          <w:i/>
          <w:iCs/>
        </w:rPr>
        <w:t xml:space="preserve">post hoc </w:t>
      </w:r>
      <w:r w:rsidRPr="00D9335A">
        <w:rPr>
          <w:rFonts w:ascii="Times New Roman" w:hAnsi="Times New Roman" w:cs="Times New Roman"/>
        </w:rPr>
        <w:t xml:space="preserve">provjeru značajnosti korišten je Fisherov egzaktni test. Za ispitivanje razlika u veličini arahnoidnih granulacija s obzirom na dob korišten je neparametrijski test za više nezavisnih uzoraka Kruskal-Wallis test, dok je za </w:t>
      </w:r>
      <w:r w:rsidRPr="00D9335A">
        <w:rPr>
          <w:rFonts w:ascii="Times New Roman" w:hAnsi="Times New Roman" w:cs="Times New Roman"/>
          <w:i/>
          <w:iCs/>
        </w:rPr>
        <w:t>post hoc</w:t>
      </w:r>
      <w:r w:rsidRPr="00D9335A">
        <w:rPr>
          <w:rFonts w:ascii="Times New Roman" w:hAnsi="Times New Roman" w:cs="Times New Roman"/>
        </w:rPr>
        <w:t xml:space="preserve"> praćenje razlika korišten Mann-Whitney U test uz Bonferronijevu korekciju za više</w:t>
      </w:r>
      <w:r w:rsidR="00656D4A">
        <w:rPr>
          <w:rFonts w:ascii="Times New Roman" w:hAnsi="Times New Roman" w:cs="Times New Roman"/>
        </w:rPr>
        <w:t xml:space="preserve">kratno testiranje. </w:t>
      </w:r>
      <w:r w:rsidRPr="00D9335A">
        <w:rPr>
          <w:rFonts w:ascii="Times New Roman" w:hAnsi="Times New Roman" w:cs="Times New Roman"/>
        </w:rPr>
        <w:t xml:space="preserve">Korištena je razina značajnosti od </w:t>
      </w:r>
      <w:r w:rsidRPr="00D9335A">
        <w:rPr>
          <w:rFonts w:ascii="Times New Roman" w:hAnsi="Times New Roman" w:cs="Times New Roman"/>
          <w:i/>
          <w:iCs/>
        </w:rPr>
        <w:t xml:space="preserve">p </w:t>
      </w:r>
      <w:r w:rsidRPr="00D9335A">
        <w:rPr>
          <w:rFonts w:ascii="Times New Roman" w:hAnsi="Times New Roman" w:cs="Times New Roman"/>
        </w:rPr>
        <w:t>&lt; .05 ili manja prema Bonferronijevoj korekciji. Za χ</w:t>
      </w:r>
      <w:r w:rsidRPr="00D9335A">
        <w:rPr>
          <w:rFonts w:ascii="Times New Roman" w:hAnsi="Times New Roman" w:cs="Times New Roman"/>
          <w:vertAlign w:val="superscript"/>
        </w:rPr>
        <w:t>2</w:t>
      </w:r>
      <w:r w:rsidRPr="00D9335A">
        <w:rPr>
          <w:rFonts w:ascii="Times New Roman" w:hAnsi="Times New Roman" w:cs="Times New Roman"/>
        </w:rPr>
        <w:t xml:space="preserve">  test korišten je online kalkulator GraphPad (</w:t>
      </w:r>
      <w:hyperlink r:id="rId10" w:history="1">
        <w:r w:rsidRPr="00D9335A">
          <w:rPr>
            <w:rStyle w:val="Hyperlink"/>
            <w:rFonts w:ascii="Times New Roman" w:hAnsi="Times New Roman" w:cs="Times New Roman"/>
          </w:rPr>
          <w:t>https://www.graphpad.com/</w:t>
        </w:r>
      </w:hyperlink>
      <w:r w:rsidRPr="00D9335A">
        <w:rPr>
          <w:rFonts w:ascii="Times New Roman" w:hAnsi="Times New Roman" w:cs="Times New Roman"/>
        </w:rPr>
        <w:t>), dok su sve druge analize provedene korištenjem programa SPSS verzija 21.0.</w:t>
      </w:r>
    </w:p>
    <w:p w:rsidR="003E68B8" w:rsidRPr="00EC6A75" w:rsidRDefault="00315A6B" w:rsidP="00EC6A75">
      <w:pPr>
        <w:spacing w:line="360" w:lineRule="auto"/>
        <w:jc w:val="both"/>
        <w:rPr>
          <w:rFonts w:ascii="Times New Roman" w:hAnsi="Times New Roman" w:cs="Times New Roman"/>
        </w:rPr>
      </w:pPr>
      <w:r>
        <w:rPr>
          <w:noProof/>
          <w:lang w:eastAsia="hr-HR"/>
        </w:rPr>
        <w:lastRenderedPageBreak/>
        <mc:AlternateContent>
          <mc:Choice Requires="wps">
            <w:drawing>
              <wp:anchor distT="0" distB="0" distL="114300" distR="114300" simplePos="0" relativeHeight="251659264" behindDoc="0" locked="0" layoutInCell="1" allowOverlap="1" wp14:anchorId="03AFB0AC" wp14:editId="0619634C">
                <wp:simplePos x="0" y="0"/>
                <wp:positionH relativeFrom="column">
                  <wp:posOffset>-3175</wp:posOffset>
                </wp:positionH>
                <wp:positionV relativeFrom="paragraph">
                  <wp:posOffset>5049520</wp:posOffset>
                </wp:positionV>
                <wp:extent cx="5763895" cy="1162685"/>
                <wp:effectExtent l="0" t="0" r="8255" b="0"/>
                <wp:wrapTopAndBottom/>
                <wp:docPr id="7" name="Text Box 7"/>
                <wp:cNvGraphicFramePr/>
                <a:graphic xmlns:a="http://schemas.openxmlformats.org/drawingml/2006/main">
                  <a:graphicData uri="http://schemas.microsoft.com/office/word/2010/wordprocessingShape">
                    <wps:wsp>
                      <wps:cNvSpPr txBox="1"/>
                      <wps:spPr>
                        <a:xfrm>
                          <a:off x="0" y="0"/>
                          <a:ext cx="5763895" cy="1162685"/>
                        </a:xfrm>
                        <a:prstGeom prst="rect">
                          <a:avLst/>
                        </a:prstGeom>
                        <a:solidFill>
                          <a:prstClr val="white"/>
                        </a:solidFill>
                        <a:ln>
                          <a:noFill/>
                        </a:ln>
                      </wps:spPr>
                      <wps:txbx>
                        <w:txbxContent>
                          <w:p w:rsidR="00EC6A75" w:rsidRPr="007F6ADA" w:rsidRDefault="00EC6A75" w:rsidP="00450CBF">
                            <w:pPr>
                              <w:pStyle w:val="Caption"/>
                              <w:jc w:val="both"/>
                              <w:rPr>
                                <w:rFonts w:cs="Times New Roman"/>
                                <w:noProof/>
                                <w:sz w:val="20"/>
                                <w:lang w:eastAsia="hr-HR"/>
                              </w:rPr>
                            </w:pPr>
                            <w:r>
                              <w:t xml:space="preserve">Slika </w:t>
                            </w:r>
                            <w:r w:rsidR="005A08AE">
                              <w:rPr>
                                <w:noProof/>
                              </w:rPr>
                              <w:fldChar w:fldCharType="begin"/>
                            </w:r>
                            <w:r w:rsidR="005A08AE">
                              <w:rPr>
                                <w:noProof/>
                              </w:rPr>
                              <w:instrText xml:space="preserve"> SEQ Slika \* ARABIC </w:instrText>
                            </w:r>
                            <w:r w:rsidR="005A08AE">
                              <w:rPr>
                                <w:noProof/>
                              </w:rPr>
                              <w:fldChar w:fldCharType="separate"/>
                            </w:r>
                            <w:r w:rsidR="001D53CF">
                              <w:rPr>
                                <w:noProof/>
                              </w:rPr>
                              <w:t>1</w:t>
                            </w:r>
                            <w:r w:rsidR="005A08AE">
                              <w:rPr>
                                <w:noProof/>
                              </w:rPr>
                              <w:fldChar w:fldCharType="end"/>
                            </w:r>
                            <w:r>
                              <w:t xml:space="preserve">. </w:t>
                            </w:r>
                            <w:r w:rsidRPr="00EC6A75">
                              <w:t>A</w:t>
                            </w:r>
                            <w:r w:rsidR="00BB33AB">
                              <w:t xml:space="preserve"> </w:t>
                            </w:r>
                            <w:r w:rsidRPr="00EC6A75">
                              <w:t>-</w:t>
                            </w:r>
                            <w:r w:rsidR="00BB33AB">
                              <w:t xml:space="preserve"> </w:t>
                            </w:r>
                            <w:r w:rsidRPr="00EC6A75">
                              <w:t>koronarni T2 presjek kod novorođenčeta bez arahnoidnih granulaciju u gornjem sagitalnom sinusu i u okolnim kostima neurokranija. B</w:t>
                            </w:r>
                            <w:r w:rsidR="00BB33AB">
                              <w:t xml:space="preserve"> </w:t>
                            </w:r>
                            <w:r w:rsidRPr="00EC6A75">
                              <w:t>-</w:t>
                            </w:r>
                            <w:r w:rsidR="00BB33AB">
                              <w:t xml:space="preserve"> </w:t>
                            </w:r>
                            <w:r w:rsidRPr="00EC6A75">
                              <w:t>koronarni T2 presjek kod 80 godišnjeg pacijenta sa izraženim arahnoidnim granulacijama u gornjem sagitalnom sinusu (puna strelica) ali isto tako i u tabuli interni okolnih kostiju neurokranija (prazna strelica). C</w:t>
                            </w:r>
                            <w:r w:rsidR="00BB33AB">
                              <w:t xml:space="preserve"> </w:t>
                            </w:r>
                            <w:r w:rsidRPr="00EC6A75">
                              <w:t>-</w:t>
                            </w:r>
                            <w:r w:rsidR="00BB33AB">
                              <w:t xml:space="preserve"> </w:t>
                            </w:r>
                            <w:r w:rsidRPr="00EC6A75">
                              <w:t>koronarni T2 presjek kod ispitanika starog 60 godina s primjerom AG u GSS koja je najvećih dimenzija u koronarnoj ravnini (isprekidana strelica). D</w:t>
                            </w:r>
                            <w:r w:rsidR="00BB33AB">
                              <w:t xml:space="preserve"> </w:t>
                            </w:r>
                            <w:r w:rsidRPr="00EC6A75">
                              <w:t>- aksijalni presjek kod ispitanika sa slike D s prikazom iste AG u GSS (isprekidana streli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3AFB0AC" id="_x0000_t202" coordsize="21600,21600" o:spt="202" path="m,l,21600r21600,l21600,xe">
                <v:stroke joinstyle="miter"/>
                <v:path gradientshapeok="t" o:connecttype="rect"/>
              </v:shapetype>
              <v:shape id="Text Box 7" o:spid="_x0000_s1026" type="#_x0000_t202" style="position:absolute;left:0;text-align:left;margin-left:-.25pt;margin-top:397.6pt;width:453.85pt;height:91.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" stroked="f">
                <v:textbox inset="0,0,0,0">
                  <w:txbxContent>
                    <w:p w:rsidR="00EC6A75" w:rsidRPr="007F6ADA" w:rsidRDefault="00EC6A75" w:rsidP="00450CBF">
                      <w:pPr>
                        <w:pStyle w:val="Caption"/>
                        <w:jc w:val="both"/>
                        <w:rPr>
                          <w:rFonts w:cs="Times New Roman"/>
                          <w:noProof/>
                          <w:sz w:val="20"/>
                          <w:lang w:eastAsia="hr-HR"/>
                        </w:rPr>
                      </w:pPr>
                      <w:r>
                        <w:t xml:space="preserve">Slika </w:t>
                      </w:r>
                      <w:r w:rsidR="005A08AE">
                        <w:rPr>
                          <w:noProof/>
                        </w:rPr>
                        <w:fldChar w:fldCharType="begin"/>
                      </w:r>
                      <w:r w:rsidR="005A08AE">
                        <w:rPr>
                          <w:noProof/>
                        </w:rPr>
                        <w:instrText xml:space="preserve"> SEQ Slika \* ARABIC </w:instrText>
                      </w:r>
                      <w:r w:rsidR="005A08AE">
                        <w:rPr>
                          <w:noProof/>
                        </w:rPr>
                        <w:fldChar w:fldCharType="separate"/>
                      </w:r>
                      <w:r w:rsidR="001D53CF">
                        <w:rPr>
                          <w:noProof/>
                        </w:rPr>
                        <w:t>1</w:t>
                      </w:r>
                      <w:r w:rsidR="005A08AE">
                        <w:rPr>
                          <w:noProof/>
                        </w:rPr>
                        <w:fldChar w:fldCharType="end"/>
                      </w:r>
                      <w:r>
                        <w:t xml:space="preserve">. </w:t>
                      </w:r>
                      <w:r w:rsidRPr="00EC6A75">
                        <w:t>A</w:t>
                      </w:r>
                      <w:r w:rsidR="00BB33AB">
                        <w:t xml:space="preserve"> </w:t>
                      </w:r>
                      <w:r w:rsidRPr="00EC6A75">
                        <w:t>-</w:t>
                      </w:r>
                      <w:r w:rsidR="00BB33AB">
                        <w:t xml:space="preserve"> </w:t>
                      </w:r>
                      <w:r w:rsidRPr="00EC6A75">
                        <w:t>koronarni T2 presjek kod novorođenčeta bez arahnoidnih granulaciju u gornjem sagitalnom sinusu i u okolnim kostima neurokranija. B</w:t>
                      </w:r>
                      <w:r w:rsidR="00BB33AB">
                        <w:t xml:space="preserve"> </w:t>
                      </w:r>
                      <w:r w:rsidRPr="00EC6A75">
                        <w:t>-</w:t>
                      </w:r>
                      <w:r w:rsidR="00BB33AB">
                        <w:t xml:space="preserve"> </w:t>
                      </w:r>
                      <w:r w:rsidRPr="00EC6A75">
                        <w:t>koronarni T2 presjek kod 80 godišnjeg pacijenta sa izraženim arahnoidnim granulacijama u gornjem sagitalnom sinusu (puna strelica) ali isto tako i u tabuli interni okolnih kostiju neurokranija (prazna strelica). C</w:t>
                      </w:r>
                      <w:r w:rsidR="00BB33AB">
                        <w:t xml:space="preserve"> </w:t>
                      </w:r>
                      <w:r w:rsidRPr="00EC6A75">
                        <w:t>-</w:t>
                      </w:r>
                      <w:r w:rsidR="00BB33AB">
                        <w:t xml:space="preserve"> </w:t>
                      </w:r>
                      <w:r w:rsidRPr="00EC6A75">
                        <w:t>koronarni T2 presjek kod ispitanika starog 60 godina s primjerom AG u GSS koja je najvećih dimenzija u koronarnoj ravnini (isprekidana strelica). D</w:t>
                      </w:r>
                      <w:r w:rsidR="00BB33AB">
                        <w:t xml:space="preserve"> </w:t>
                      </w:r>
                      <w:r w:rsidRPr="00EC6A75">
                        <w:t>- aksijalni presjek kod ispitanika sa slike D s prikazom iste AG u GSS (isprekidana strelica)</w:t>
                      </w:r>
                    </w:p>
                  </w:txbxContent>
                </v:textbox>
                <w10:wrap type="topAndBottom"/>
              </v:shape>
            </w:pict>
          </mc:Fallback>
        </mc:AlternateContent>
      </w:r>
      <w:r w:rsidRPr="00D9335A">
        <w:rPr>
          <w:rFonts w:ascii="Times New Roman" w:hAnsi="Times New Roman" w:cs="Times New Roman"/>
          <w:noProof/>
          <w:sz w:val="20"/>
          <w:lang w:eastAsia="hr-HR"/>
        </w:rPr>
        <mc:AlternateContent>
          <mc:Choice Requires="wpg">
            <w:drawing>
              <wp:anchor distT="0" distB="0" distL="114300" distR="114300" simplePos="0" relativeHeight="251653120" behindDoc="0" locked="0" layoutInCell="1" allowOverlap="1" wp14:anchorId="36E4585B" wp14:editId="711E5F9E">
                <wp:simplePos x="0" y="0"/>
                <wp:positionH relativeFrom="margin">
                  <wp:posOffset>819150</wp:posOffset>
                </wp:positionH>
                <wp:positionV relativeFrom="margin">
                  <wp:posOffset>370181</wp:posOffset>
                </wp:positionV>
                <wp:extent cx="4122420" cy="4555490"/>
                <wp:effectExtent l="0" t="0" r="0" b="0"/>
                <wp:wrapSquare wrapText="bothSides"/>
                <wp:docPr id="22" name="Group 20"/>
                <wp:cNvGraphicFramePr/>
                <a:graphic xmlns:a="http://schemas.openxmlformats.org/drawingml/2006/main">
                  <a:graphicData uri="http://schemas.microsoft.com/office/word/2010/wordprocessingGroup">
                    <wpg:wgp>
                      <wpg:cNvGrpSpPr/>
                      <wpg:grpSpPr>
                        <a:xfrm>
                          <a:off x="0" y="0"/>
                          <a:ext cx="4122420" cy="4555490"/>
                          <a:chOff x="0" y="-159998"/>
                          <a:chExt cx="5395838" cy="6415903"/>
                        </a:xfrm>
                      </wpg:grpSpPr>
                      <pic:pic xmlns:pic="http://schemas.openxmlformats.org/drawingml/2006/picture">
                        <pic:nvPicPr>
                          <pic:cNvPr id="23" name="Picture 23"/>
                          <pic:cNvPicPr>
                            <a:picLocks noChangeAspect="1" noChangeArrowheads="1"/>
                          </pic:cNvPicPr>
                        </pic:nvPicPr>
                        <pic:blipFill rotWithShape="1">
                          <a:blip r:embed="rId11" cstate="print"/>
                          <a:srcRect l="11404" t="5566" r="9989" b="5200"/>
                          <a:stretch/>
                        </pic:blipFill>
                        <pic:spPr bwMode="auto">
                          <a:xfrm>
                            <a:off x="2731542" y="0"/>
                            <a:ext cx="2664296" cy="3099342"/>
                          </a:xfrm>
                          <a:prstGeom prst="rect">
                            <a:avLst/>
                          </a:prstGeom>
                          <a:noFill/>
                          <a:ln w="9525">
                            <a:noFill/>
                            <a:miter lim="800000"/>
                            <a:headEnd/>
                            <a:tailEnd/>
                          </a:ln>
                        </pic:spPr>
                      </pic:pic>
                      <pic:pic xmlns:pic="http://schemas.openxmlformats.org/drawingml/2006/picture">
                        <pic:nvPicPr>
                          <pic:cNvPr id="24" name="Picture 24"/>
                          <pic:cNvPicPr>
                            <a:picLocks noChangeAspect="1" noChangeArrowheads="1"/>
                          </pic:cNvPicPr>
                        </pic:nvPicPr>
                        <pic:blipFill>
                          <a:blip r:embed="rId12" cstate="print"/>
                          <a:srcRect l="10697" t="7830" r="14422" b="8657"/>
                          <a:stretch>
                            <a:fillRect/>
                          </a:stretch>
                        </pic:blipFill>
                        <pic:spPr bwMode="auto">
                          <a:xfrm>
                            <a:off x="6561" y="4384"/>
                            <a:ext cx="2705706" cy="3092236"/>
                          </a:xfrm>
                          <a:prstGeom prst="rect">
                            <a:avLst/>
                          </a:prstGeom>
                          <a:noFill/>
                          <a:ln w="9525">
                            <a:noFill/>
                            <a:miter lim="800000"/>
                            <a:headEnd/>
                            <a:tailEnd/>
                          </a:ln>
                        </pic:spPr>
                      </pic:pic>
                      <wps:wsp>
                        <wps:cNvPr id="25" name="Down Arrow 25"/>
                        <wps:cNvSpPr/>
                        <wps:spPr>
                          <a:xfrm rot="1568404">
                            <a:off x="4327666" y="251920"/>
                            <a:ext cx="144016" cy="288032"/>
                          </a:xfrm>
                          <a:prstGeom prst="downArrow">
                            <a:avLst/>
                          </a:prstGeom>
                          <a:noFill/>
                          <a:ln w="1905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 name="TextBox 9"/>
                        <wps:cNvSpPr txBox="1"/>
                        <wps:spPr>
                          <a:xfrm>
                            <a:off x="56665" y="-94787"/>
                            <a:ext cx="579639" cy="795679"/>
                          </a:xfrm>
                          <a:prstGeom prst="rect">
                            <a:avLst/>
                          </a:prstGeom>
                          <a:noFill/>
                        </wps:spPr>
                        <wps:txbx>
                          <w:txbxContent>
                            <w:p w:rsidR="00914CE0" w:rsidRDefault="00914CE0" w:rsidP="00914CE0">
                              <w:pPr>
                                <w:pStyle w:val="NormalWeb"/>
                                <w:spacing w:before="0" w:beforeAutospacing="0" w:after="0" w:afterAutospacing="0"/>
                              </w:pPr>
                              <w:r>
                                <w:rPr>
                                  <w:rFonts w:asciiTheme="minorHAnsi" w:hAnsi="Calibri" w:cstheme="minorBidi"/>
                                  <w:color w:val="FFFFFF" w:themeColor="background1"/>
                                  <w:kern w:val="24"/>
                                  <w:sz w:val="72"/>
                                  <w:szCs w:val="72"/>
                                  <w:lang w:val="hr-BA"/>
                                </w:rPr>
                                <w:t>A</w:t>
                              </w:r>
                            </w:p>
                          </w:txbxContent>
                        </wps:txbx>
                        <wps:bodyPr wrap="square" rtlCol="0">
                          <a:noAutofit/>
                        </wps:bodyPr>
                      </wps:wsp>
                      <wps:wsp>
                        <wps:cNvPr id="27" name="TextBox 10"/>
                        <wps:cNvSpPr txBox="1"/>
                        <wps:spPr>
                          <a:xfrm>
                            <a:off x="2742593" y="-159998"/>
                            <a:ext cx="651031" cy="860878"/>
                          </a:xfrm>
                          <a:prstGeom prst="rect">
                            <a:avLst/>
                          </a:prstGeom>
                          <a:noFill/>
                        </wps:spPr>
                        <wps:txbx>
                          <w:txbxContent>
                            <w:p w:rsidR="00914CE0" w:rsidRDefault="00914CE0" w:rsidP="00914CE0">
                              <w:pPr>
                                <w:pStyle w:val="NormalWeb"/>
                                <w:spacing w:before="0" w:beforeAutospacing="0" w:after="0" w:afterAutospacing="0"/>
                              </w:pPr>
                              <w:r>
                                <w:rPr>
                                  <w:rFonts w:asciiTheme="minorHAnsi" w:hAnsi="Calibri" w:cstheme="minorBidi"/>
                                  <w:color w:val="FFFFFF" w:themeColor="background1"/>
                                  <w:kern w:val="24"/>
                                  <w:sz w:val="72"/>
                                  <w:szCs w:val="72"/>
                                  <w:lang w:val="hr-BA"/>
                                </w:rPr>
                                <w:t>B</w:t>
                              </w:r>
                            </w:p>
                          </w:txbxContent>
                        </wps:txbx>
                        <wps:bodyPr wrap="square" rtlCol="0">
                          <a:noAutofit/>
                        </wps:bodyPr>
                      </wps:wsp>
                      <pic:pic xmlns:pic="http://schemas.openxmlformats.org/drawingml/2006/picture">
                        <pic:nvPicPr>
                          <pic:cNvPr id="28" name="Picture 28"/>
                          <pic:cNvPicPr>
                            <a:picLocks noChangeAspect="1"/>
                          </pic:cNvPicPr>
                        </pic:nvPicPr>
                        <pic:blipFill rotWithShape="1">
                          <a:blip r:embed="rId13"/>
                          <a:srcRect t="2174" r="23363" b="4348"/>
                          <a:stretch/>
                        </pic:blipFill>
                        <pic:spPr>
                          <a:xfrm>
                            <a:off x="2726416" y="3157929"/>
                            <a:ext cx="2653368" cy="3096343"/>
                          </a:xfrm>
                          <a:prstGeom prst="rect">
                            <a:avLst/>
                          </a:prstGeom>
                        </pic:spPr>
                      </pic:pic>
                      <pic:pic xmlns:pic="http://schemas.openxmlformats.org/drawingml/2006/picture">
                        <pic:nvPicPr>
                          <pic:cNvPr id="29" name="Picture 29"/>
                          <pic:cNvPicPr>
                            <a:picLocks noChangeAspect="1"/>
                          </pic:cNvPicPr>
                        </pic:nvPicPr>
                        <pic:blipFill rotWithShape="1">
                          <a:blip r:embed="rId14"/>
                          <a:srcRect l="44337" t="11349" r="42805" b="59002"/>
                          <a:stretch/>
                        </pic:blipFill>
                        <pic:spPr>
                          <a:xfrm>
                            <a:off x="0" y="3159561"/>
                            <a:ext cx="2710905" cy="3096344"/>
                          </a:xfrm>
                          <a:prstGeom prst="rect">
                            <a:avLst/>
                          </a:prstGeom>
                        </pic:spPr>
                      </pic:pic>
                      <wps:wsp>
                        <wps:cNvPr id="30" name="Straight Arrow Connector 30"/>
                        <wps:cNvCnPr/>
                        <wps:spPr>
                          <a:xfrm>
                            <a:off x="4043213" y="163649"/>
                            <a:ext cx="0" cy="360040"/>
                          </a:xfrm>
                          <a:prstGeom prst="straightConnector1">
                            <a:avLst/>
                          </a:prstGeom>
                          <a:ln w="38100">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931342" y="3909191"/>
                            <a:ext cx="288032" cy="235074"/>
                          </a:xfrm>
                          <a:prstGeom prst="straightConnector1">
                            <a:avLst/>
                          </a:prstGeom>
                          <a:ln w="38100">
                            <a:solidFill>
                              <a:schemeClr val="bg1"/>
                            </a:solidFill>
                            <a:prstDash val="sysDot"/>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4070684" y="4320480"/>
                            <a:ext cx="15749" cy="307082"/>
                          </a:xfrm>
                          <a:prstGeom prst="straightConnector1">
                            <a:avLst/>
                          </a:prstGeom>
                          <a:ln w="38100">
                            <a:solidFill>
                              <a:schemeClr val="bg1"/>
                            </a:solidFill>
                            <a:prstDash val="sysDot"/>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3" name="TextBox 24"/>
                        <wps:cNvSpPr txBox="1"/>
                        <wps:spPr>
                          <a:xfrm>
                            <a:off x="35980" y="3024862"/>
                            <a:ext cx="736675" cy="919628"/>
                          </a:xfrm>
                          <a:prstGeom prst="rect">
                            <a:avLst/>
                          </a:prstGeom>
                          <a:noFill/>
                        </wps:spPr>
                        <wps:txbx>
                          <w:txbxContent>
                            <w:p w:rsidR="00914CE0" w:rsidRDefault="00914CE0" w:rsidP="00914CE0">
                              <w:pPr>
                                <w:pStyle w:val="NormalWeb"/>
                                <w:spacing w:before="0" w:beforeAutospacing="0" w:after="0" w:afterAutospacing="0"/>
                              </w:pPr>
                              <w:r>
                                <w:rPr>
                                  <w:rFonts w:asciiTheme="minorHAnsi" w:hAnsi="Calibri" w:cstheme="minorBidi"/>
                                  <w:color w:val="FFFFFF" w:themeColor="background1"/>
                                  <w:kern w:val="24"/>
                                  <w:sz w:val="72"/>
                                  <w:szCs w:val="72"/>
                                  <w:lang w:val="hr-BA"/>
                                </w:rPr>
                                <w:t>C</w:t>
                              </w:r>
                            </w:p>
                          </w:txbxContent>
                        </wps:txbx>
                        <wps:bodyPr wrap="square" rtlCol="0">
                          <a:noAutofit/>
                        </wps:bodyPr>
                      </wps:wsp>
                      <wps:wsp>
                        <wps:cNvPr id="34" name="TextBox 25"/>
                        <wps:cNvSpPr txBox="1"/>
                        <wps:spPr>
                          <a:xfrm>
                            <a:off x="2712267" y="3037822"/>
                            <a:ext cx="560008" cy="822471"/>
                          </a:xfrm>
                          <a:prstGeom prst="rect">
                            <a:avLst/>
                          </a:prstGeom>
                          <a:noFill/>
                        </wps:spPr>
                        <wps:txbx>
                          <w:txbxContent>
                            <w:p w:rsidR="00914CE0" w:rsidRDefault="00914CE0" w:rsidP="00914CE0">
                              <w:pPr>
                                <w:pStyle w:val="NormalWeb"/>
                                <w:spacing w:before="0" w:beforeAutospacing="0" w:after="0" w:afterAutospacing="0"/>
                              </w:pPr>
                              <w:r>
                                <w:rPr>
                                  <w:rFonts w:asciiTheme="minorHAnsi" w:hAnsi="Calibri" w:cstheme="minorBidi"/>
                                  <w:color w:val="FFFFFF" w:themeColor="background1"/>
                                  <w:kern w:val="24"/>
                                  <w:sz w:val="72"/>
                                  <w:szCs w:val="72"/>
                                  <w:lang w:val="hr-BA"/>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6E4585B" id="Group 20" o:spid="_x0000_s1027" style="position:absolute;left:0;text-align:left;margin-left:64.5pt;margin-top:29.15pt;width:324.6pt;height:358.7pt;z-index:251653120;mso-position-horizontal-relative:margin;mso-position-vertical-relative:margin;mso-width-relative:margin;mso-height-relative:margin" coordorigin=",-1599" coordsize="53958,64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style="position:absolute;left:27315;width:26643;height:30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">
                  <v:imagedata r:id="rId15" o:title="" croptop="3648f" cropbottom="3408f" cropleft="7474f" cropright="6546f"/>
                </v:shape>
                <v:shape id="Picture 24" o:spid="_x0000_s1029" type="#_x0000_t75" style="position:absolute;left:65;top:43;width:27057;height:30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">
                  <v:imagedata r:id="rId16" o:title="" croptop="5131f" cropbottom="5673f" cropleft="7010f" cropright="9452f"/>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5" o:spid="_x0000_s1030" type="#_x0000_t67" style="position:absolute;left:43276;top:2519;width:1440;height:2880;rotation:171311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" filled="f" strokecolor="white [3212]" strokeweight="1.5pt"/>
                <v:shape id="TextBox 9" o:spid="_x0000_s1031" type="#_x0000_t202" style="position:absolute;left:566;top:-947;width:5797;height:7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914CE0" w:rsidRDefault="00914CE0" w:rsidP="00914CE0">
                        <w:pPr>
                          <w:pStyle w:val="NormalWeb"/>
                          <w:spacing w:before="0" w:beforeAutospacing="0" w:after="0" w:afterAutospacing="0"/>
                        </w:pPr>
                        <w:r>
                          <w:rPr>
                            <w:rFonts w:asciiTheme="minorHAnsi" w:hAnsi="Calibri" w:cstheme="minorBidi"/>
                            <w:color w:val="FFFFFF" w:themeColor="background1"/>
                            <w:kern w:val="24"/>
                            <w:sz w:val="72"/>
                            <w:szCs w:val="72"/>
                            <w:lang w:val="hr-BA"/>
                          </w:rPr>
                          <w:t>A</w:t>
                        </w:r>
                      </w:p>
                    </w:txbxContent>
                  </v:textbox>
                </v:shape>
                <v:shape id="TextBox 10" o:spid="_x0000_s1032" type="#_x0000_t202" style="position:absolute;left:27425;top:-1599;width:6511;height:8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914CE0" w:rsidRDefault="00914CE0" w:rsidP="00914CE0">
                        <w:pPr>
                          <w:pStyle w:val="NormalWeb"/>
                          <w:spacing w:before="0" w:beforeAutospacing="0" w:after="0" w:afterAutospacing="0"/>
                        </w:pPr>
                        <w:r>
                          <w:rPr>
                            <w:rFonts w:asciiTheme="minorHAnsi" w:hAnsi="Calibri" w:cstheme="minorBidi"/>
                            <w:color w:val="FFFFFF" w:themeColor="background1"/>
                            <w:kern w:val="24"/>
                            <w:sz w:val="72"/>
                            <w:szCs w:val="72"/>
                            <w:lang w:val="hr-BA"/>
                          </w:rPr>
                          <w:t>B</w:t>
                        </w:r>
                      </w:p>
                    </w:txbxContent>
                  </v:textbox>
                </v:shape>
                <v:shape id="Picture 28" o:spid="_x0000_s1033" type="#_x0000_t75" style="position:absolute;left:27264;top:31579;width:26533;height:3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">
                  <v:imagedata r:id="rId17" o:title="" croptop="1425f" cropbottom="2850f" cropright="15311f"/>
                </v:shape>
                <v:shape id="Picture 29" o:spid="_x0000_s1034" type="#_x0000_t75" style="position:absolute;top:31595;width:27109;height:309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">
                  <v:imagedata r:id="rId18" o:title="" croptop="7438f" cropbottom="38668f" cropleft="29057f" cropright="28053f"/>
                </v:shape>
                <v:shapetype id="_x0000_t32" coordsize="21600,21600" o:spt="32" o:oned="t" path="m,l21600,21600e" filled="f">
                  <v:path arrowok="t" fillok="f" o:connecttype="none"/>
                  <o:lock v:ext="edit" shapetype="t"/>
                </v:shapetype>
                <v:shape id="Straight Arrow Connector 30" o:spid="_x0000_s1035" type="#_x0000_t32" style="position:absolute;left:40432;top:1636;width:0;height:3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" strokecolor="white [3212]" strokeweight="3pt">
                  <v:stroke endarrow="block"/>
                </v:shape>
                <v:shape id="Straight Arrow Connector 31" o:spid="_x0000_s1036" type="#_x0000_t32" style="position:absolute;left:9313;top:39091;width:2880;height:23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" strokecolor="white [3212]" strokeweight="3pt">
                  <v:stroke dashstyle="1 1" endarrow="block"/>
                </v:shape>
                <v:shape id="Straight Arrow Connector 32" o:spid="_x0000_s1037" type="#_x0000_t32" style="position:absolute;left:40706;top:43204;width:158;height:30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" strokecolor="white [3212]" strokeweight="3pt">
                  <v:stroke dashstyle="1 1" endarrow="block"/>
                </v:shape>
                <v:shape id="TextBox 24" o:spid="_x0000_s1038" type="#_x0000_t202" style="position:absolute;left:359;top:30248;width:7367;height:9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rsidR="00914CE0" w:rsidRDefault="00914CE0" w:rsidP="00914CE0">
                        <w:pPr>
                          <w:pStyle w:val="NormalWeb"/>
                          <w:spacing w:before="0" w:beforeAutospacing="0" w:after="0" w:afterAutospacing="0"/>
                        </w:pPr>
                        <w:r>
                          <w:rPr>
                            <w:rFonts w:asciiTheme="minorHAnsi" w:hAnsi="Calibri" w:cstheme="minorBidi"/>
                            <w:color w:val="FFFFFF" w:themeColor="background1"/>
                            <w:kern w:val="24"/>
                            <w:sz w:val="72"/>
                            <w:szCs w:val="72"/>
                            <w:lang w:val="hr-BA"/>
                          </w:rPr>
                          <w:t>C</w:t>
                        </w:r>
                      </w:p>
                    </w:txbxContent>
                  </v:textbox>
                </v:shape>
                <v:shape id="TextBox 25" o:spid="_x0000_s1039" type="#_x0000_t202" style="position:absolute;left:27122;top:30378;width:5600;height:8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rsidR="00914CE0" w:rsidRDefault="00914CE0" w:rsidP="00914CE0">
                        <w:pPr>
                          <w:pStyle w:val="NormalWeb"/>
                          <w:spacing w:before="0" w:beforeAutospacing="0" w:after="0" w:afterAutospacing="0"/>
                        </w:pPr>
                        <w:r>
                          <w:rPr>
                            <w:rFonts w:asciiTheme="minorHAnsi" w:hAnsi="Calibri" w:cstheme="minorBidi"/>
                            <w:color w:val="FFFFFF" w:themeColor="background1"/>
                            <w:kern w:val="24"/>
                            <w:sz w:val="72"/>
                            <w:szCs w:val="72"/>
                            <w:lang w:val="hr-BA"/>
                          </w:rPr>
                          <w:t>D</w:t>
                        </w:r>
                      </w:p>
                    </w:txbxContent>
                  </v:textbox>
                </v:shape>
                <w10:wrap type="square" anchorx="margin" anchory="margin"/>
              </v:group>
            </w:pict>
          </mc:Fallback>
        </mc:AlternateContent>
      </w:r>
      <w:r w:rsidR="003E68B8">
        <w:rPr>
          <w:rFonts w:ascii="Times New Roman" w:hAnsi="Times New Roman" w:cs="Times New Roman"/>
          <w:sz w:val="18"/>
          <w:szCs w:val="18"/>
        </w:rPr>
        <w:br w:type="page"/>
      </w:r>
    </w:p>
    <w:p w:rsidR="000511BB" w:rsidRPr="00D9335A" w:rsidRDefault="00914CE0" w:rsidP="00B13AA5">
      <w:pPr>
        <w:pStyle w:val="Heading1"/>
        <w:jc w:val="both"/>
      </w:pPr>
      <w:bookmarkStart w:id="7" w:name="_Toc49090996"/>
      <w:r w:rsidRPr="00D9335A">
        <w:lastRenderedPageBreak/>
        <w:t>REZULTATI</w:t>
      </w:r>
      <w:bookmarkEnd w:id="7"/>
    </w:p>
    <w:p w:rsidR="00914CE0" w:rsidRPr="00D9335A" w:rsidRDefault="00914CE0" w:rsidP="0076348C">
      <w:pPr>
        <w:spacing w:line="360" w:lineRule="auto"/>
        <w:jc w:val="both"/>
        <w:rPr>
          <w:rFonts w:ascii="Times New Roman" w:hAnsi="Times New Roman" w:cs="Times New Roman"/>
        </w:rPr>
      </w:pPr>
      <w:r w:rsidRPr="00D9335A">
        <w:rPr>
          <w:rFonts w:ascii="Times New Roman" w:hAnsi="Times New Roman" w:cs="Times New Roman"/>
        </w:rPr>
        <w:t>Naši rezultati pokazuju kako se tijekom životnog vijeka značajno mijenja udio ispitanika koji imaju arahnoidne granulacije u duralnim sinusima (slika 2.).  U novorođenačkoj dobi čak 85% ispitanika na MR presjecima nema niti jednu vidljivu arahnoidnu granulaciju niti u jednom od duralnih sinusa. U ovoj dobi arahnoidne granulacije se nalaze u transverzalnim sinusima kod 15% ispitanika, u gornjem sagitalnom sinusu kod 10% ispitanika te u sigmoidnim sinusima kod 5% ispitanika. Ista skupina djece ponovo je snimljena i u dobi od 2 godine</w:t>
      </w:r>
      <w:r w:rsidR="00863688">
        <w:rPr>
          <w:rFonts w:ascii="Times New Roman" w:hAnsi="Times New Roman" w:cs="Times New Roman"/>
        </w:rPr>
        <w:t>,</w:t>
      </w:r>
      <w:r w:rsidRPr="00D9335A">
        <w:rPr>
          <w:rFonts w:ascii="Times New Roman" w:hAnsi="Times New Roman" w:cs="Times New Roman"/>
        </w:rPr>
        <w:t xml:space="preserve"> a zanimljivo je kako su rezultati bili potpuno isti što pokazuje kao u ovom periodu nije došlo do promjene broja arahnoidnih granulacija. </w:t>
      </w:r>
    </w:p>
    <w:p w:rsidR="00CC22BC" w:rsidRDefault="00914CE0" w:rsidP="00CC22BC">
      <w:pPr>
        <w:keepNext/>
        <w:spacing w:line="360" w:lineRule="auto"/>
        <w:jc w:val="center"/>
      </w:pPr>
      <w:r w:rsidRPr="00D9335A">
        <w:rPr>
          <w:rFonts w:ascii="Times New Roman" w:hAnsi="Times New Roman" w:cs="Times New Roman"/>
          <w:noProof/>
          <w:lang w:eastAsia="hr-HR"/>
        </w:rPr>
        <w:drawing>
          <wp:inline distT="0" distB="0" distL="0" distR="0" wp14:anchorId="354711F5">
            <wp:extent cx="4960214" cy="3581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60214" cy="3581400"/>
                    </a:xfrm>
                    <a:prstGeom prst="rect">
                      <a:avLst/>
                    </a:prstGeom>
                  </pic:spPr>
                </pic:pic>
              </a:graphicData>
            </a:graphic>
          </wp:inline>
        </w:drawing>
      </w:r>
    </w:p>
    <w:p w:rsidR="00412853" w:rsidRDefault="00CC22BC" w:rsidP="00CC22BC">
      <w:pPr>
        <w:pStyle w:val="Caption"/>
        <w:jc w:val="center"/>
      </w:pPr>
      <w:r>
        <w:t xml:space="preserve">Slika </w:t>
      </w:r>
      <w:r w:rsidR="005A08AE">
        <w:rPr>
          <w:noProof/>
        </w:rPr>
        <w:fldChar w:fldCharType="begin"/>
      </w:r>
      <w:r w:rsidR="005A08AE">
        <w:rPr>
          <w:noProof/>
        </w:rPr>
        <w:instrText xml:space="preserve"> SEQ Slika \* ARABIC </w:instrText>
      </w:r>
      <w:r w:rsidR="005A08AE">
        <w:rPr>
          <w:noProof/>
        </w:rPr>
        <w:fldChar w:fldCharType="separate"/>
      </w:r>
      <w:r w:rsidR="001D53CF">
        <w:rPr>
          <w:noProof/>
        </w:rPr>
        <w:t>2</w:t>
      </w:r>
      <w:r w:rsidR="005A08AE">
        <w:rPr>
          <w:noProof/>
        </w:rPr>
        <w:fldChar w:fldCharType="end"/>
      </w:r>
      <w:r>
        <w:t xml:space="preserve">. </w:t>
      </w:r>
      <w:r w:rsidRPr="00242371">
        <w:t>Udio ispitanika različitih dobnih skupina koji imaju vidljive arahnoidne granulacije u gornjem sagitalnom sinusu, transverzalnim sinusima te sigmoidnim sinusima.</w:t>
      </w:r>
    </w:p>
    <w:p w:rsidR="000511BB" w:rsidRPr="006C2624" w:rsidRDefault="000511BB" w:rsidP="006C2624">
      <w:pPr>
        <w:spacing w:line="360" w:lineRule="auto"/>
        <w:ind w:firstLine="708"/>
        <w:jc w:val="both"/>
        <w:rPr>
          <w:rFonts w:ascii="Times New Roman" w:hAnsi="Times New Roman" w:cs="Times New Roman"/>
          <w:sz w:val="18"/>
          <w:szCs w:val="18"/>
        </w:rPr>
      </w:pPr>
      <w:r w:rsidRPr="00D9335A">
        <w:rPr>
          <w:rFonts w:ascii="Times New Roman" w:hAnsi="Times New Roman" w:cs="Times New Roman"/>
        </w:rPr>
        <w:t>Učestalost arahnoidnih granulacija u gornjem sagitalnom sinusu značajno je različita s obzirom na dob (χ</w:t>
      </w:r>
      <w:r w:rsidRPr="00D9335A">
        <w:rPr>
          <w:rFonts w:ascii="Times New Roman" w:hAnsi="Times New Roman" w:cs="Times New Roman"/>
          <w:vertAlign w:val="superscript"/>
        </w:rPr>
        <w:t>2</w:t>
      </w:r>
      <w:r w:rsidRPr="00D9335A">
        <w:rPr>
          <w:rFonts w:ascii="Times New Roman" w:hAnsi="Times New Roman" w:cs="Times New Roman"/>
        </w:rPr>
        <w:t xml:space="preserve"> (6) = 30.40, </w:t>
      </w:r>
      <w:r w:rsidRPr="00D9335A">
        <w:rPr>
          <w:rFonts w:ascii="Times New Roman" w:hAnsi="Times New Roman" w:cs="Times New Roman"/>
          <w:i/>
          <w:iCs/>
        </w:rPr>
        <w:t xml:space="preserve">p </w:t>
      </w:r>
      <w:r w:rsidRPr="00D9335A">
        <w:rPr>
          <w:rFonts w:ascii="Times New Roman" w:hAnsi="Times New Roman" w:cs="Times New Roman"/>
        </w:rPr>
        <w:t>&lt; .0001), pri čemu je značajno veća učestalost arahnoidnih granulacija kod ispitanika u dobi od 20 godina u odnosu na dob od 10 godina (</w:t>
      </w:r>
      <w:r w:rsidRPr="00D9335A">
        <w:rPr>
          <w:rFonts w:ascii="Times New Roman" w:hAnsi="Times New Roman" w:cs="Times New Roman"/>
          <w:i/>
          <w:iCs/>
        </w:rPr>
        <w:t xml:space="preserve">p </w:t>
      </w:r>
      <w:r w:rsidRPr="00D9335A">
        <w:rPr>
          <w:rFonts w:ascii="Times New Roman" w:hAnsi="Times New Roman" w:cs="Times New Roman"/>
        </w:rPr>
        <w:t>= .0002). U dobi od 40 godina arahnoidne granulacije su prisutne kod 100% ispitanika, te se potom može uočiti značajan trend niže učestalosti arahnoidnih granulacija u dobi od 80 godina (</w:t>
      </w:r>
      <w:r w:rsidRPr="00D9335A">
        <w:rPr>
          <w:rFonts w:ascii="Times New Roman" w:hAnsi="Times New Roman" w:cs="Times New Roman"/>
          <w:i/>
          <w:iCs/>
        </w:rPr>
        <w:t xml:space="preserve">p </w:t>
      </w:r>
      <w:r w:rsidRPr="00D9335A">
        <w:rPr>
          <w:rFonts w:ascii="Times New Roman" w:hAnsi="Times New Roman" w:cs="Times New Roman"/>
        </w:rPr>
        <w:t>= .0083) kad 65% ispitanika im</w:t>
      </w:r>
      <w:r w:rsidR="00863688">
        <w:rPr>
          <w:rFonts w:ascii="Times New Roman" w:hAnsi="Times New Roman" w:cs="Times New Roman"/>
        </w:rPr>
        <w:t>a</w:t>
      </w:r>
      <w:r w:rsidRPr="00D9335A">
        <w:rPr>
          <w:rFonts w:ascii="Times New Roman" w:hAnsi="Times New Roman" w:cs="Times New Roman"/>
        </w:rPr>
        <w:t xml:space="preserve"> vidljive arahnoidne granulacije. </w:t>
      </w:r>
    </w:p>
    <w:p w:rsidR="00412853" w:rsidRDefault="00CB2342" w:rsidP="00CB2342">
      <w:pPr>
        <w:spacing w:line="360" w:lineRule="auto"/>
        <w:jc w:val="both"/>
        <w:rPr>
          <w:rFonts w:ascii="Times New Roman" w:hAnsi="Times New Roman" w:cs="Times New Roman"/>
        </w:rPr>
      </w:pPr>
      <w:r>
        <w:rPr>
          <w:rFonts w:ascii="Times New Roman" w:hAnsi="Times New Roman" w:cs="Times New Roman"/>
        </w:rPr>
        <w:br w:type="page"/>
      </w:r>
    </w:p>
    <w:p w:rsidR="006C2624" w:rsidRDefault="000511BB" w:rsidP="00412853">
      <w:pPr>
        <w:spacing w:line="360" w:lineRule="auto"/>
        <w:ind w:firstLine="708"/>
        <w:jc w:val="both"/>
        <w:rPr>
          <w:rFonts w:ascii="Times New Roman" w:hAnsi="Times New Roman" w:cs="Times New Roman"/>
        </w:rPr>
      </w:pPr>
      <w:r w:rsidRPr="00D9335A">
        <w:rPr>
          <w:rFonts w:ascii="Times New Roman" w:hAnsi="Times New Roman" w:cs="Times New Roman"/>
        </w:rPr>
        <w:lastRenderedPageBreak/>
        <w:t>U transverzalnim i sigmoidnim sinusima udio ispitanika s arahnoidnim granulacijama u svim ispitivanim dobnim skupinama nikad ne prelazi preko 40%. Što se tiče arahnodnih granulacija u transverzalnim sinusima, ne postoje značajne razlike njihove učestalosti s obzirom na dob (χ</w:t>
      </w:r>
      <w:r w:rsidRPr="00D9335A">
        <w:rPr>
          <w:rFonts w:ascii="Times New Roman" w:hAnsi="Times New Roman" w:cs="Times New Roman"/>
          <w:vertAlign w:val="superscript"/>
        </w:rPr>
        <w:t>2</w:t>
      </w:r>
      <w:r w:rsidRPr="00D9335A">
        <w:rPr>
          <w:rFonts w:ascii="Times New Roman" w:hAnsi="Times New Roman" w:cs="Times New Roman"/>
        </w:rPr>
        <w:t xml:space="preserve"> (6) = 9.23, </w:t>
      </w:r>
      <w:r w:rsidRPr="00D9335A">
        <w:rPr>
          <w:rFonts w:ascii="Times New Roman" w:hAnsi="Times New Roman" w:cs="Times New Roman"/>
          <w:i/>
          <w:iCs/>
        </w:rPr>
        <w:t xml:space="preserve">p </w:t>
      </w:r>
      <w:r w:rsidRPr="00D9335A">
        <w:rPr>
          <w:rFonts w:ascii="Times New Roman" w:hAnsi="Times New Roman" w:cs="Times New Roman"/>
        </w:rPr>
        <w:t>= .1609), no najveći postotak ispitanika koji imaju arahnoidne granulacije nalazi se u dobnim skupinama od 20 i 80 godina gdje 40% ispitanika ima arahnoidne granulacije. Također, ni kod arahnoidnih granulacija u sigmoidnim sinusima nema značajnih razlika u učestalosti  s obzirom na dob (χ</w:t>
      </w:r>
      <w:r w:rsidRPr="00D9335A">
        <w:rPr>
          <w:rFonts w:ascii="Times New Roman" w:hAnsi="Times New Roman" w:cs="Times New Roman"/>
          <w:vertAlign w:val="superscript"/>
        </w:rPr>
        <w:t>2</w:t>
      </w:r>
      <w:r w:rsidRPr="00D9335A">
        <w:rPr>
          <w:rFonts w:ascii="Times New Roman" w:hAnsi="Times New Roman" w:cs="Times New Roman"/>
        </w:rPr>
        <w:t xml:space="preserve"> (6) = 10.09, </w:t>
      </w:r>
      <w:r w:rsidRPr="00D9335A">
        <w:rPr>
          <w:rFonts w:ascii="Times New Roman" w:hAnsi="Times New Roman" w:cs="Times New Roman"/>
          <w:i/>
          <w:iCs/>
        </w:rPr>
        <w:t xml:space="preserve">p </w:t>
      </w:r>
      <w:r w:rsidRPr="00D9335A">
        <w:rPr>
          <w:rFonts w:ascii="Times New Roman" w:hAnsi="Times New Roman" w:cs="Times New Roman"/>
        </w:rPr>
        <w:t xml:space="preserve">= .1210), no najviše se pronalaze u dobnoj skupini od 20 </w:t>
      </w:r>
      <w:r w:rsidR="00863688">
        <w:rPr>
          <w:rFonts w:ascii="Times New Roman" w:hAnsi="Times New Roman" w:cs="Times New Roman"/>
        </w:rPr>
        <w:t>godina gdje 25% ispitanika ima</w:t>
      </w:r>
      <w:r w:rsidRPr="00D9335A">
        <w:rPr>
          <w:rFonts w:ascii="Times New Roman" w:hAnsi="Times New Roman" w:cs="Times New Roman"/>
        </w:rPr>
        <w:t xml:space="preserve"> arahnoidne granulacije.</w:t>
      </w:r>
    </w:p>
    <w:p w:rsidR="007768FA" w:rsidRDefault="005A18B8" w:rsidP="007768FA">
      <w:pPr>
        <w:spacing w:line="360" w:lineRule="auto"/>
        <w:ind w:firstLine="708"/>
        <w:jc w:val="both"/>
        <w:rPr>
          <w:rFonts w:ascii="Times New Roman" w:hAnsi="Times New Roman" w:cs="Times New Roman"/>
        </w:rPr>
      </w:pPr>
      <w:r w:rsidRPr="00D9335A">
        <w:rPr>
          <w:rFonts w:ascii="Times New Roman" w:hAnsi="Times New Roman" w:cs="Times New Roman"/>
        </w:rPr>
        <w:t>Analiza arahnoidnih granulacija u kostima oko duralnih sinusa pokazala je kao se su one vidljive jedino u kostima oko gornjeg sagitalnog sinusa dok u kostima oko transverzalnih i sigmoidnih sinusa nismo našli arahnoidnih granulacija ni u jednog ispitanika ni u jednoj od dobnih skupina (slika 3). Učestalost arahnoidnih granulacija u kostima oko gornjeg sagitalnog sinusa značajno je različita s obzirom na dob (χ</w:t>
      </w:r>
      <w:r w:rsidRPr="00D9335A">
        <w:rPr>
          <w:rFonts w:ascii="Times New Roman" w:hAnsi="Times New Roman" w:cs="Times New Roman"/>
          <w:vertAlign w:val="superscript"/>
        </w:rPr>
        <w:t>2</w:t>
      </w:r>
      <w:r w:rsidRPr="00D9335A">
        <w:rPr>
          <w:rFonts w:ascii="Times New Roman" w:hAnsi="Times New Roman" w:cs="Times New Roman"/>
        </w:rPr>
        <w:t xml:space="preserve"> (6) = 41.10, </w:t>
      </w:r>
      <w:r w:rsidRPr="00D9335A">
        <w:rPr>
          <w:rFonts w:ascii="Times New Roman" w:hAnsi="Times New Roman" w:cs="Times New Roman"/>
          <w:i/>
          <w:iCs/>
        </w:rPr>
        <w:t xml:space="preserve">p </w:t>
      </w:r>
      <w:r w:rsidRPr="00D9335A">
        <w:rPr>
          <w:rFonts w:ascii="Times New Roman" w:hAnsi="Times New Roman" w:cs="Times New Roman"/>
        </w:rPr>
        <w:t>&lt; .0001). Naime, u kostima oko gornjeg sagitalnog sinusa također nismo pronašli arahnoidne granulacije kod dvije skupine najmlađih ispitanika (novorođenčad i ispitanici stari 2 godine) što ukazuje kako se one razvijaju tek u kasnijoj životnoj dobi (</w:t>
      </w:r>
      <w:r w:rsidRPr="00D9335A">
        <w:rPr>
          <w:rFonts w:ascii="Times New Roman" w:hAnsi="Times New Roman" w:cs="Times New Roman"/>
          <w:i/>
          <w:iCs/>
        </w:rPr>
        <w:t xml:space="preserve">p </w:t>
      </w:r>
      <w:r w:rsidRPr="00D9335A">
        <w:rPr>
          <w:rFonts w:ascii="Times New Roman" w:hAnsi="Times New Roman" w:cs="Times New Roman"/>
        </w:rPr>
        <w:t>&lt; .0083). Kod ispitanika starih 10 godina</w:t>
      </w:r>
      <w:r w:rsidR="002A49A8">
        <w:rPr>
          <w:rFonts w:ascii="Times New Roman" w:hAnsi="Times New Roman" w:cs="Times New Roman"/>
        </w:rPr>
        <w:t>,</w:t>
      </w:r>
      <w:r w:rsidRPr="00D9335A">
        <w:rPr>
          <w:rFonts w:ascii="Times New Roman" w:hAnsi="Times New Roman" w:cs="Times New Roman"/>
        </w:rPr>
        <w:t xml:space="preserve"> arahnoidne granulacije u kostima oko gornjeg sagitalnog sinusa nalaze se u 35% ispitanika, dok je učestalost u dobi od 20 godina značajno viša (</w:t>
      </w:r>
      <w:r w:rsidRPr="00D9335A">
        <w:rPr>
          <w:rFonts w:ascii="Times New Roman" w:hAnsi="Times New Roman" w:cs="Times New Roman"/>
          <w:i/>
          <w:iCs/>
        </w:rPr>
        <w:t xml:space="preserve">p </w:t>
      </w:r>
      <w:r w:rsidRPr="00D9335A">
        <w:rPr>
          <w:rFonts w:ascii="Times New Roman" w:hAnsi="Times New Roman" w:cs="Times New Roman"/>
        </w:rPr>
        <w:t>= .0083) i iznosi 65% U dobi od 40 i 60 godina arahnoidne granulacije prisutne su kod 100% ispitanika, dok se kod dobne skupne od 80 godina nalaze u 80% ispitanika. Prema našem opažanju, arahnoidne granulacije uz gornji sagitalni sinus smještene su dominantno u području fronto-parijetalne granice u području najkranijalnijeg dijela tabule interne parijetalnih kostiju. Većina ih je smještana paramedijalno neposredno uz gornji sagitalni sinus no pojedine su i smještene lateralnije te su i po nekoliko</w:t>
      </w:r>
      <w:r w:rsidR="00025318" w:rsidRPr="00D9335A">
        <w:rPr>
          <w:rFonts w:ascii="Times New Roman" w:hAnsi="Times New Roman" w:cs="Times New Roman"/>
        </w:rPr>
        <w:t xml:space="preserve"> centimetara udaljene od središnje linije (maksimalna izmjerena udaljenost arahnoidne granulacije od središnje linije bila je  1.5 cm ).</w:t>
      </w:r>
      <w:r w:rsidR="006C4E91">
        <w:rPr>
          <w:rFonts w:ascii="Times New Roman" w:hAnsi="Times New Roman" w:cs="Times New Roman"/>
        </w:rPr>
        <w:t xml:space="preserve"> </w:t>
      </w:r>
      <w:r w:rsidR="003E68B8">
        <w:rPr>
          <w:rFonts w:ascii="Times New Roman" w:hAnsi="Times New Roman" w:cs="Times New Roman"/>
        </w:rPr>
        <w:br w:type="page"/>
      </w:r>
    </w:p>
    <w:p w:rsidR="00073838" w:rsidRDefault="00FB5523" w:rsidP="00073838">
      <w:pPr>
        <w:keepNext/>
        <w:spacing w:line="360" w:lineRule="auto"/>
        <w:jc w:val="center"/>
      </w:pPr>
      <w:r w:rsidRPr="00D9335A">
        <w:rPr>
          <w:rFonts w:ascii="Times New Roman" w:hAnsi="Times New Roman" w:cs="Times New Roman"/>
          <w:noProof/>
          <w:lang w:eastAsia="hr-HR"/>
        </w:rPr>
        <w:lastRenderedPageBreak/>
        <w:drawing>
          <wp:inline distT="0" distB="0" distL="0" distR="0" wp14:anchorId="5007FA3F">
            <wp:extent cx="4670425" cy="351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70425" cy="3510280"/>
                    </a:xfrm>
                    <a:prstGeom prst="rect">
                      <a:avLst/>
                    </a:prstGeom>
                    <a:noFill/>
                    <a:ln>
                      <a:noFill/>
                    </a:ln>
                  </pic:spPr>
                </pic:pic>
              </a:graphicData>
            </a:graphic>
          </wp:inline>
        </w:drawing>
      </w:r>
    </w:p>
    <w:p w:rsidR="0083002D" w:rsidRPr="006A4307" w:rsidRDefault="00073838" w:rsidP="006A4307">
      <w:pPr>
        <w:pStyle w:val="Caption"/>
        <w:jc w:val="both"/>
        <w:rPr>
          <w:rFonts w:cs="Times New Roman"/>
        </w:rPr>
      </w:pPr>
      <w:r>
        <w:t xml:space="preserve">Slika 3. </w:t>
      </w:r>
      <w:r w:rsidRPr="00B72B65">
        <w:t>Udio ispitanika različitih dobnih skupina koji imaju vidljive arahnoidne granulacije u kostima oko gornjeg sagitalnog sinusa. Transverzalni i sigmoidni sinusi nisu prikazani na grafikone jer u kostima oko njih nije ni kod jednog od ispitanika pronađena arahnoidna granulacija.</w:t>
      </w:r>
      <w:r w:rsidR="003E68B8">
        <w:rPr>
          <w:rFonts w:cs="Times New Roman"/>
        </w:rPr>
        <w:br w:type="page"/>
      </w:r>
    </w:p>
    <w:p w:rsidR="00BF6CBC" w:rsidRDefault="001A7B44" w:rsidP="006A3418">
      <w:pPr>
        <w:spacing w:line="360" w:lineRule="auto"/>
        <w:jc w:val="both"/>
        <w:rPr>
          <w:rFonts w:ascii="Times New Roman" w:hAnsi="Times New Roman" w:cs="Times New Roman"/>
        </w:rPr>
      </w:pPr>
      <w:r>
        <w:rPr>
          <w:noProof/>
          <w:lang w:eastAsia="hr-HR"/>
        </w:rPr>
        <w:lastRenderedPageBreak/>
        <mc:AlternateContent>
          <mc:Choice Requires="wps">
            <w:drawing>
              <wp:anchor distT="0" distB="0" distL="114300" distR="114300" simplePos="0" relativeHeight="251666432" behindDoc="0" locked="0" layoutInCell="1" allowOverlap="1" wp14:anchorId="3ED51F3A" wp14:editId="111BC0CD">
                <wp:simplePos x="0" y="0"/>
                <wp:positionH relativeFrom="column">
                  <wp:posOffset>2120265</wp:posOffset>
                </wp:positionH>
                <wp:positionV relativeFrom="paragraph">
                  <wp:posOffset>4953000</wp:posOffset>
                </wp:positionV>
                <wp:extent cx="422275" cy="609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422275" cy="609600"/>
                        </a:xfrm>
                        <a:prstGeom prst="rect">
                          <a:avLst/>
                        </a:prstGeom>
                        <a:noFill/>
                        <a:ln>
                          <a:noFill/>
                        </a:ln>
                        <a:effectLst/>
                      </wps:spPr>
                      <wps:txbx>
                        <w:txbxContent>
                          <w:p w:rsidR="001A7B44" w:rsidRPr="001A7B44" w:rsidRDefault="001A7B44" w:rsidP="001A7B44">
                            <w:pPr>
                              <w:spacing w:line="360" w:lineRule="auto"/>
                              <w:jc w:val="center"/>
                              <w:rPr>
                                <w:b/>
                                <w:noProof/>
                                <w:sz w:val="44"/>
                                <w:szCs w:val="72"/>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pPr>
                            <w:r>
                              <w:rPr>
                                <w:b/>
                                <w:noProof/>
                                <w:sz w:val="44"/>
                                <w:szCs w:val="72"/>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40" type="#_x0000_t202" style="position:absolute;left:0;text-align:left;margin-left:166.95pt;margin-top:390pt;width:33.25pt;height:4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" filled="f" stroked="f">
                <v:fill o:detectmouseclick="t"/>
                <v:textbox>
                  <w:txbxContent>
                    <w:p w:rsidR="001A7B44" w:rsidRPr="001A7B44" w:rsidRDefault="001A7B44" w:rsidP="001A7B44">
                      <w:pPr>
                        <w:spacing w:line="360" w:lineRule="auto"/>
                        <w:jc w:val="center"/>
                        <w:rPr>
                          <w:b/>
                          <w:noProof/>
                          <w:sz w:val="44"/>
                          <w:szCs w:val="72"/>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pPr>
                      <w:r>
                        <w:rPr>
                          <w:b/>
                          <w:noProof/>
                          <w:sz w:val="44"/>
                          <w:szCs w:val="72"/>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t>C</w:t>
                      </w:r>
                    </w:p>
                  </w:txbxContent>
                </v:textbox>
              </v:shape>
            </w:pict>
          </mc:Fallback>
        </mc:AlternateContent>
      </w:r>
      <w:r>
        <w:rPr>
          <w:noProof/>
          <w:lang w:eastAsia="hr-HR"/>
        </w:rPr>
        <mc:AlternateContent>
          <mc:Choice Requires="wps">
            <w:drawing>
              <wp:anchor distT="0" distB="0" distL="114300" distR="114300" simplePos="0" relativeHeight="251668480" behindDoc="0" locked="0" layoutInCell="1" allowOverlap="1" wp14:anchorId="059285BB" wp14:editId="61211C04">
                <wp:simplePos x="0" y="0"/>
                <wp:positionH relativeFrom="column">
                  <wp:posOffset>2120265</wp:posOffset>
                </wp:positionH>
                <wp:positionV relativeFrom="paragraph">
                  <wp:posOffset>2694940</wp:posOffset>
                </wp:positionV>
                <wp:extent cx="422275" cy="609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422275" cy="609600"/>
                        </a:xfrm>
                        <a:prstGeom prst="rect">
                          <a:avLst/>
                        </a:prstGeom>
                        <a:noFill/>
                        <a:ln>
                          <a:noFill/>
                        </a:ln>
                        <a:effectLst/>
                      </wps:spPr>
                      <wps:txbx>
                        <w:txbxContent>
                          <w:p w:rsidR="001A7B44" w:rsidRPr="001A7B44" w:rsidRDefault="001A7B44" w:rsidP="001A7B44">
                            <w:pPr>
                              <w:spacing w:line="360" w:lineRule="auto"/>
                              <w:jc w:val="center"/>
                              <w:rPr>
                                <w:b/>
                                <w:noProof/>
                                <w:sz w:val="44"/>
                                <w:szCs w:val="72"/>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pPr>
                            <w:r>
                              <w:rPr>
                                <w:b/>
                                <w:noProof/>
                                <w:sz w:val="44"/>
                                <w:szCs w:val="72"/>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41" type="#_x0000_t202" style="position:absolute;left:0;text-align:left;margin-left:166.95pt;margin-top:212.2pt;width:33.25pt;height: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" filled="f" stroked="f">
                <v:fill o:detectmouseclick="t"/>
                <v:textbox>
                  <w:txbxContent>
                    <w:p w:rsidR="001A7B44" w:rsidRPr="001A7B44" w:rsidRDefault="001A7B44" w:rsidP="001A7B44">
                      <w:pPr>
                        <w:spacing w:line="360" w:lineRule="auto"/>
                        <w:jc w:val="center"/>
                        <w:rPr>
                          <w:b/>
                          <w:noProof/>
                          <w:sz w:val="44"/>
                          <w:szCs w:val="72"/>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pPr>
                      <w:r>
                        <w:rPr>
                          <w:b/>
                          <w:noProof/>
                          <w:sz w:val="44"/>
                          <w:szCs w:val="72"/>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t>B</w:t>
                      </w:r>
                    </w:p>
                  </w:txbxContent>
                </v:textbox>
              </v:shape>
            </w:pict>
          </mc:Fallback>
        </mc:AlternateContent>
      </w:r>
      <w:r>
        <w:rPr>
          <w:noProof/>
          <w:lang w:eastAsia="hr-HR"/>
        </w:rPr>
        <mc:AlternateContent>
          <mc:Choice Requires="wps">
            <w:drawing>
              <wp:anchor distT="0" distB="0" distL="114300" distR="114300" simplePos="0" relativeHeight="251664384" behindDoc="0" locked="0" layoutInCell="1" allowOverlap="1" wp14:anchorId="4E3CB16D" wp14:editId="096F72A0">
                <wp:simplePos x="0" y="0"/>
                <wp:positionH relativeFrom="column">
                  <wp:posOffset>2120380</wp:posOffset>
                </wp:positionH>
                <wp:positionV relativeFrom="paragraph">
                  <wp:posOffset>596438</wp:posOffset>
                </wp:positionV>
                <wp:extent cx="422275" cy="609600"/>
                <wp:effectExtent l="0" t="0" r="0" b="0"/>
                <wp:wrapNone/>
                <wp:docPr id="3" name="Text Box 3"/>
                <wp:cNvGraphicFramePr/>
                <a:graphic xmlns:a="http://schemas.openxmlformats.org/drawingml/2006/main">
                  <a:graphicData uri="http://schemas.microsoft.com/office/word/2010/wordprocessingShape">
                    <wps:wsp>
                      <wps:cNvSpPr txBox="1"/>
                      <wps:spPr>
                        <a:xfrm>
                          <a:off x="0" y="0"/>
                          <a:ext cx="422275" cy="609600"/>
                        </a:xfrm>
                        <a:prstGeom prst="rect">
                          <a:avLst/>
                        </a:prstGeom>
                        <a:noFill/>
                        <a:ln>
                          <a:noFill/>
                        </a:ln>
                        <a:effectLst/>
                      </wps:spPr>
                      <wps:txbx>
                        <w:txbxContent>
                          <w:p w:rsidR="001A7B44" w:rsidRPr="001A7B44" w:rsidRDefault="001A7B44" w:rsidP="001A7B44">
                            <w:pPr>
                              <w:spacing w:line="360" w:lineRule="auto"/>
                              <w:jc w:val="center"/>
                              <w:rPr>
                                <w:b/>
                                <w:noProof/>
                                <w:sz w:val="44"/>
                                <w:szCs w:val="72"/>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pPr>
                            <w:r w:rsidRPr="001A7B44">
                              <w:rPr>
                                <w:b/>
                                <w:noProof/>
                                <w:sz w:val="44"/>
                                <w:szCs w:val="72"/>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42" type="#_x0000_t202" style="position:absolute;left:0;text-align:left;margin-left:166.95pt;margin-top:46.95pt;width:33.25pt;height:4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" filled="f" stroked="f">
                <v:fill o:detectmouseclick="t"/>
                <v:textbox>
                  <w:txbxContent>
                    <w:p w:rsidR="001A7B44" w:rsidRPr="001A7B44" w:rsidRDefault="001A7B44" w:rsidP="001A7B44">
                      <w:pPr>
                        <w:spacing w:line="360" w:lineRule="auto"/>
                        <w:jc w:val="center"/>
                        <w:rPr>
                          <w:b/>
                          <w:noProof/>
                          <w:sz w:val="44"/>
                          <w:szCs w:val="72"/>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pPr>
                      <w:r w:rsidRPr="001A7B44">
                        <w:rPr>
                          <w:b/>
                          <w:noProof/>
                          <w:sz w:val="44"/>
                          <w:szCs w:val="72"/>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t>A</w:t>
                      </w:r>
                    </w:p>
                  </w:txbxContent>
                </v:textbox>
              </v:shape>
            </w:pict>
          </mc:Fallback>
        </mc:AlternateContent>
      </w:r>
      <w:r w:rsidR="00A3189F">
        <w:rPr>
          <w:noProof/>
          <w:lang w:eastAsia="hr-HR"/>
        </w:rPr>
        <mc:AlternateContent>
          <mc:Choice Requires="wps">
            <w:drawing>
              <wp:anchor distT="0" distB="0" distL="114300" distR="114300" simplePos="0" relativeHeight="251662336" behindDoc="1" locked="0" layoutInCell="1" allowOverlap="1" wp14:anchorId="138D174E" wp14:editId="26C3C123">
                <wp:simplePos x="0" y="0"/>
                <wp:positionH relativeFrom="column">
                  <wp:posOffset>-8890</wp:posOffset>
                </wp:positionH>
                <wp:positionV relativeFrom="paragraph">
                  <wp:posOffset>7161530</wp:posOffset>
                </wp:positionV>
                <wp:extent cx="5769610" cy="1197610"/>
                <wp:effectExtent l="0" t="0" r="2540" b="2540"/>
                <wp:wrapTight wrapText="bothSides">
                  <wp:wrapPolygon edited="0">
                    <wp:start x="0" y="0"/>
                    <wp:lineTo x="0" y="21302"/>
                    <wp:lineTo x="21538" y="21302"/>
                    <wp:lineTo x="21538"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5769610" cy="1197610"/>
                        </a:xfrm>
                        <a:prstGeom prst="rect">
                          <a:avLst/>
                        </a:prstGeom>
                        <a:solidFill>
                          <a:prstClr val="white"/>
                        </a:solidFill>
                        <a:ln>
                          <a:noFill/>
                        </a:ln>
                      </wps:spPr>
                      <wps:txbx>
                        <w:txbxContent>
                          <w:p w:rsidR="00A3189F" w:rsidRPr="00582AEB" w:rsidRDefault="00A3189F" w:rsidP="003B6384">
                            <w:pPr>
                              <w:pStyle w:val="Caption"/>
                            </w:pPr>
                            <w:r>
                              <w:t xml:space="preserve">Slika </w:t>
                            </w:r>
                            <w:r w:rsidR="00774513">
                              <w:t>4</w:t>
                            </w:r>
                            <w:r>
                              <w:t xml:space="preserve">. </w:t>
                            </w:r>
                            <w:r w:rsidRPr="00A3189F">
                              <w:t>Prosječan broj arahnoidnih granulacija u duralnim sinusima i okolnim kostima neurokranija (srednja vrijednost ± standardna devijacija).</w:t>
                            </w:r>
                            <w:r>
                              <w:t xml:space="preserve"> </w:t>
                            </w:r>
                            <w:r w:rsidRPr="00A3189F">
                              <w:t>A</w:t>
                            </w:r>
                            <w:r>
                              <w:t xml:space="preserve"> </w:t>
                            </w:r>
                            <w:r w:rsidRPr="00A3189F">
                              <w:t>-</w:t>
                            </w:r>
                            <w:r>
                              <w:t xml:space="preserve"> </w:t>
                            </w:r>
                            <w:r w:rsidRPr="00A3189F">
                              <w:t>prosječni broj arahnoidnih granulacija u gornjem sagitalnom sinusu i okolnim kostima neurokranija. B</w:t>
                            </w:r>
                            <w:r>
                              <w:t xml:space="preserve"> </w:t>
                            </w:r>
                            <w:r w:rsidRPr="00A3189F">
                              <w:t>-</w:t>
                            </w:r>
                            <w:r>
                              <w:t xml:space="preserve"> </w:t>
                            </w:r>
                            <w:r w:rsidRPr="00A3189F">
                              <w:t>prosječni broj arahnoidnih granulacija u transverzalnim sinusima i okolnim kostima neurokranija. C</w:t>
                            </w:r>
                            <w:r>
                              <w:t xml:space="preserve"> </w:t>
                            </w:r>
                            <w:r w:rsidRPr="00A3189F">
                              <w:t>-</w:t>
                            </w:r>
                            <w:r>
                              <w:t xml:space="preserve"> </w:t>
                            </w:r>
                            <w:r w:rsidRPr="00A3189F">
                              <w:t>prosječni broj arahnoidnih granulacija sigmoidnim sinusima i okolnim kostima neurokranija</w:t>
                            </w:r>
                            <w:r w:rsidR="003B6384">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013A13" id="Text Box 9" o:spid="_x0000_s1040" type="#_x0000_t202" style="position:absolute;left:0;text-align:left;margin-left:-.7pt;margin-top:563.9pt;width:454.3pt;height:94.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" stroked="f">
                <v:textbox inset="0,0,0,0">
                  <w:txbxContent>
                    <w:p w:rsidR="00A3189F" w:rsidRPr="00582AEB" w:rsidRDefault="00A3189F" w:rsidP="003B6384">
                      <w:pPr>
                        <w:pStyle w:val="Caption"/>
                      </w:pPr>
                      <w:r>
                        <w:t xml:space="preserve">Slika </w:t>
                      </w:r>
                      <w:r w:rsidR="00774513">
                        <w:t>4</w:t>
                      </w:r>
                      <w:r>
                        <w:t xml:space="preserve">. </w:t>
                      </w:r>
                      <w:r w:rsidRPr="00A3189F">
                        <w:t>Prosječan broj arahnoidnih granulacija u duralnim sinusima i okolnim kostima neurokranija (srednja vrijednost ± standardna devijacija).</w:t>
                      </w:r>
                      <w:r>
                        <w:t xml:space="preserve"> </w:t>
                      </w:r>
                      <w:r w:rsidRPr="00A3189F">
                        <w:t>A</w:t>
                      </w:r>
                      <w:r>
                        <w:t xml:space="preserve"> </w:t>
                      </w:r>
                      <w:r w:rsidRPr="00A3189F">
                        <w:t>-</w:t>
                      </w:r>
                      <w:r>
                        <w:t xml:space="preserve"> </w:t>
                      </w:r>
                      <w:r w:rsidRPr="00A3189F">
                        <w:t>prosječni broj arahnoidnih granulacija u gornjem sagitalnom sinusu i okolnim kostima neurokranija. B</w:t>
                      </w:r>
                      <w:r>
                        <w:t xml:space="preserve"> </w:t>
                      </w:r>
                      <w:r w:rsidRPr="00A3189F">
                        <w:t>-</w:t>
                      </w:r>
                      <w:r>
                        <w:t xml:space="preserve"> </w:t>
                      </w:r>
                      <w:r w:rsidRPr="00A3189F">
                        <w:t>prosječni broj arahnoidnih granulacija u transverzalnim sinusima i okolnim kostima neurokranija. C</w:t>
                      </w:r>
                      <w:r>
                        <w:t xml:space="preserve"> </w:t>
                      </w:r>
                      <w:r w:rsidRPr="00A3189F">
                        <w:t>-</w:t>
                      </w:r>
                      <w:r>
                        <w:t xml:space="preserve"> </w:t>
                      </w:r>
                      <w:r w:rsidRPr="00A3189F">
                        <w:t>prosječni broj arahnoidnih granulacija sigmoidnim sinusima i okolnim kostima neurokranija</w:t>
                      </w:r>
                      <w:r w:rsidR="003B6384">
                        <w:t>.</w:t>
                      </w:r>
                    </w:p>
                  </w:txbxContent>
                </v:textbox>
                <w10:wrap type="tight"/>
              </v:shape>
            </w:pict>
          </mc:Fallback>
        </mc:AlternateContent>
      </w:r>
      <w:r w:rsidR="0083002D" w:rsidRPr="00D9335A">
        <w:rPr>
          <w:rFonts w:ascii="Times New Roman" w:hAnsi="Times New Roman" w:cs="Times New Roman"/>
        </w:rPr>
        <w:t>Nadalje, naši rezultati pokazuju kako je prosječan broj arahnoidnih granulacija u duralnim sinusima i okolnim kostima neurokranija različit u različitoj životnoj dobi (slika 4.). Točnije, značajne razlike s obzirom na dob utvrđene su u prosječnom broju granulacija u gornjem sagitalnom sinusu (</w:t>
      </w:r>
      <w:r w:rsidR="0083002D" w:rsidRPr="00D9335A">
        <w:rPr>
          <w:rFonts w:ascii="Times New Roman" w:hAnsi="Times New Roman" w:cs="Times New Roman"/>
          <w:i/>
          <w:iCs/>
        </w:rPr>
        <w:t>H</w:t>
      </w:r>
      <w:r w:rsidR="0083002D" w:rsidRPr="00D9335A">
        <w:rPr>
          <w:rFonts w:ascii="Times New Roman" w:hAnsi="Times New Roman" w:cs="Times New Roman"/>
        </w:rPr>
        <w:t xml:space="preserve"> (6) = 75.21, </w:t>
      </w:r>
      <w:r w:rsidR="0083002D" w:rsidRPr="00D9335A">
        <w:rPr>
          <w:rFonts w:ascii="Times New Roman" w:hAnsi="Times New Roman" w:cs="Times New Roman"/>
          <w:i/>
          <w:iCs/>
        </w:rPr>
        <w:t xml:space="preserve">p </w:t>
      </w:r>
      <w:r w:rsidR="0083002D" w:rsidRPr="00D9335A">
        <w:rPr>
          <w:rFonts w:ascii="Times New Roman" w:hAnsi="Times New Roman" w:cs="Times New Roman"/>
        </w:rPr>
        <w:t>&lt; .0001) i kostima oko njega (</w:t>
      </w:r>
      <w:r w:rsidR="0083002D" w:rsidRPr="00D9335A">
        <w:rPr>
          <w:rFonts w:ascii="Times New Roman" w:hAnsi="Times New Roman" w:cs="Times New Roman"/>
          <w:i/>
          <w:iCs/>
        </w:rPr>
        <w:t>H</w:t>
      </w:r>
      <w:r w:rsidR="0083002D" w:rsidRPr="00D9335A">
        <w:rPr>
          <w:rFonts w:ascii="Times New Roman" w:hAnsi="Times New Roman" w:cs="Times New Roman"/>
        </w:rPr>
        <w:t xml:space="preserve"> (6) = 104.06, </w:t>
      </w:r>
      <w:r w:rsidR="0083002D" w:rsidRPr="00D9335A">
        <w:rPr>
          <w:rFonts w:ascii="Times New Roman" w:hAnsi="Times New Roman" w:cs="Times New Roman"/>
          <w:i/>
          <w:iCs/>
        </w:rPr>
        <w:t xml:space="preserve">p </w:t>
      </w:r>
      <w:r w:rsidR="0083002D" w:rsidRPr="00D9335A">
        <w:rPr>
          <w:rFonts w:ascii="Times New Roman" w:hAnsi="Times New Roman" w:cs="Times New Roman"/>
        </w:rPr>
        <w:t>&lt; .0001), te u transverzalnim (</w:t>
      </w:r>
      <w:r w:rsidR="0083002D" w:rsidRPr="00D9335A">
        <w:rPr>
          <w:rFonts w:ascii="Times New Roman" w:hAnsi="Times New Roman" w:cs="Times New Roman"/>
          <w:i/>
          <w:iCs/>
        </w:rPr>
        <w:t>H</w:t>
      </w:r>
      <w:r w:rsidR="0083002D" w:rsidRPr="00D9335A">
        <w:rPr>
          <w:rFonts w:ascii="Times New Roman" w:hAnsi="Times New Roman" w:cs="Times New Roman"/>
        </w:rPr>
        <w:t xml:space="preserve"> (6) = 14.48, </w:t>
      </w:r>
      <w:r w:rsidR="0083002D" w:rsidRPr="00D9335A">
        <w:rPr>
          <w:rFonts w:ascii="Times New Roman" w:hAnsi="Times New Roman" w:cs="Times New Roman"/>
          <w:i/>
          <w:iCs/>
        </w:rPr>
        <w:t xml:space="preserve">p </w:t>
      </w:r>
      <w:r w:rsidR="0083002D" w:rsidRPr="00D9335A">
        <w:rPr>
          <w:rFonts w:ascii="Times New Roman" w:hAnsi="Times New Roman" w:cs="Times New Roman"/>
        </w:rPr>
        <w:t>= .0247) i sigmoidnim sinusima (</w:t>
      </w:r>
      <w:r w:rsidR="0083002D" w:rsidRPr="00D9335A">
        <w:rPr>
          <w:rFonts w:ascii="Times New Roman" w:hAnsi="Times New Roman" w:cs="Times New Roman"/>
          <w:i/>
          <w:iCs/>
        </w:rPr>
        <w:t>H</w:t>
      </w:r>
      <w:r w:rsidR="0083002D" w:rsidRPr="00D9335A">
        <w:rPr>
          <w:rFonts w:ascii="Times New Roman" w:hAnsi="Times New Roman" w:cs="Times New Roman"/>
        </w:rPr>
        <w:t xml:space="preserve"> (6) = 16.32, </w:t>
      </w:r>
      <w:r w:rsidR="0083002D" w:rsidRPr="00D9335A">
        <w:rPr>
          <w:rFonts w:ascii="Times New Roman" w:hAnsi="Times New Roman" w:cs="Times New Roman"/>
          <w:i/>
          <w:iCs/>
        </w:rPr>
        <w:t xml:space="preserve">p </w:t>
      </w:r>
      <w:r w:rsidR="0083002D" w:rsidRPr="00D9335A">
        <w:rPr>
          <w:rFonts w:ascii="Times New Roman" w:hAnsi="Times New Roman" w:cs="Times New Roman"/>
        </w:rPr>
        <w:t>= .0121), ali ne i u kostima uz transverzalne (</w:t>
      </w:r>
      <w:r w:rsidR="0083002D" w:rsidRPr="00D9335A">
        <w:rPr>
          <w:rFonts w:ascii="Times New Roman" w:hAnsi="Times New Roman" w:cs="Times New Roman"/>
          <w:i/>
          <w:iCs/>
        </w:rPr>
        <w:t>H</w:t>
      </w:r>
      <w:r w:rsidR="0083002D" w:rsidRPr="00D9335A">
        <w:rPr>
          <w:rFonts w:ascii="Times New Roman" w:hAnsi="Times New Roman" w:cs="Times New Roman"/>
        </w:rPr>
        <w:t xml:space="preserve"> (6) = 0.00, </w:t>
      </w:r>
      <w:r w:rsidR="0083002D" w:rsidRPr="00D9335A">
        <w:rPr>
          <w:rFonts w:ascii="Times New Roman" w:hAnsi="Times New Roman" w:cs="Times New Roman"/>
          <w:i/>
          <w:iCs/>
        </w:rPr>
        <w:t xml:space="preserve">p </w:t>
      </w:r>
      <w:r w:rsidR="0083002D" w:rsidRPr="00D9335A">
        <w:rPr>
          <w:rFonts w:ascii="Times New Roman" w:hAnsi="Times New Roman" w:cs="Times New Roman"/>
        </w:rPr>
        <w:t>= 1.00) i sigmoidne sinuse (</w:t>
      </w:r>
      <w:r w:rsidR="0083002D" w:rsidRPr="00D9335A">
        <w:rPr>
          <w:rFonts w:ascii="Times New Roman" w:hAnsi="Times New Roman" w:cs="Times New Roman"/>
          <w:i/>
          <w:iCs/>
        </w:rPr>
        <w:t>H</w:t>
      </w:r>
      <w:r w:rsidR="0083002D" w:rsidRPr="00D9335A">
        <w:rPr>
          <w:rFonts w:ascii="Times New Roman" w:hAnsi="Times New Roman" w:cs="Times New Roman"/>
        </w:rPr>
        <w:t xml:space="preserve"> (6) = 6.00, </w:t>
      </w:r>
      <w:r w:rsidR="0083002D" w:rsidRPr="00D9335A">
        <w:rPr>
          <w:rFonts w:ascii="Times New Roman" w:hAnsi="Times New Roman" w:cs="Times New Roman"/>
          <w:i/>
          <w:iCs/>
        </w:rPr>
        <w:t>p</w:t>
      </w:r>
      <w:r w:rsidR="00DB54C9">
        <w:rPr>
          <w:rFonts w:ascii="Times New Roman" w:hAnsi="Times New Roman" w:cs="Times New Roman"/>
          <w:i/>
          <w:iCs/>
        </w:rPr>
        <w:t xml:space="preserve"> </w:t>
      </w:r>
      <w:r w:rsidR="0083002D" w:rsidRPr="00D9335A">
        <w:rPr>
          <w:rFonts w:ascii="Times New Roman" w:hAnsi="Times New Roman" w:cs="Times New Roman"/>
        </w:rPr>
        <w:t>=</w:t>
      </w:r>
      <w:r w:rsidR="00DB54C9">
        <w:rPr>
          <w:rFonts w:ascii="Times New Roman" w:hAnsi="Times New Roman" w:cs="Times New Roman"/>
        </w:rPr>
        <w:t xml:space="preserve"> </w:t>
      </w:r>
      <w:r w:rsidR="0083002D" w:rsidRPr="00D9335A">
        <w:rPr>
          <w:rFonts w:ascii="Times New Roman" w:hAnsi="Times New Roman" w:cs="Times New Roman"/>
        </w:rPr>
        <w:t>.4232).</w:t>
      </w:r>
      <w:r w:rsidRPr="001A7B44">
        <w:rPr>
          <w:noProof/>
        </w:rPr>
        <w:t xml:space="preserve"> </w:t>
      </w:r>
      <w:r w:rsidR="0083002D" w:rsidRPr="00D9335A">
        <w:rPr>
          <w:rFonts w:ascii="Times New Roman" w:hAnsi="Times New Roman" w:cs="Times New Roman"/>
          <w:noProof/>
          <w:lang w:eastAsia="hr-HR"/>
        </w:rPr>
        <w:drawing>
          <wp:anchor distT="0" distB="0" distL="114300" distR="114300" simplePos="0" relativeHeight="251657216" behindDoc="1" locked="0" layoutInCell="1" allowOverlap="1" wp14:anchorId="6B8DDFB9" wp14:editId="3CCCAAA7">
            <wp:simplePos x="0" y="0"/>
            <wp:positionH relativeFrom="margin">
              <wp:align>left</wp:align>
            </wp:positionH>
            <wp:positionV relativeFrom="margin">
              <wp:posOffset>538480</wp:posOffset>
            </wp:positionV>
            <wp:extent cx="2728595" cy="6454775"/>
            <wp:effectExtent l="0" t="0" r="0" b="3175"/>
            <wp:wrapTight wrapText="bothSides">
              <wp:wrapPolygon edited="0">
                <wp:start x="0" y="0"/>
                <wp:lineTo x="0" y="21547"/>
                <wp:lineTo x="21414" y="21547"/>
                <wp:lineTo x="2141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28595" cy="6454775"/>
                    </a:xfrm>
                    <a:prstGeom prst="rect">
                      <a:avLst/>
                    </a:prstGeom>
                    <a:noFill/>
                    <a:ln>
                      <a:noFill/>
                    </a:ln>
                  </pic:spPr>
                </pic:pic>
              </a:graphicData>
            </a:graphic>
          </wp:anchor>
        </w:drawing>
      </w:r>
      <w:r w:rsidR="00795297" w:rsidRPr="00D9335A">
        <w:rPr>
          <w:rFonts w:ascii="Times New Roman" w:hAnsi="Times New Roman" w:cs="Times New Roman"/>
        </w:rPr>
        <w:t xml:space="preserve"> </w:t>
      </w:r>
      <w:r w:rsidR="0083002D" w:rsidRPr="00D9335A">
        <w:rPr>
          <w:rFonts w:ascii="Times New Roman" w:hAnsi="Times New Roman" w:cs="Times New Roman"/>
        </w:rPr>
        <w:t xml:space="preserve">Najveći broja arahnoidnih granulacija se nalazi u gornjem sagitalnom sinusu i kostima oko njega. Prosječan broj arahnoidnih granulacija u gornjem sagitalnom sinusu u dobi od 0 i 2 godine je vrlo nizak (0.1 ± 0.3). Kod ispitanika starijih od 2 godine broj arahnoidnih granulacija  je značajno viši, kako pokazuje </w:t>
      </w:r>
      <w:r w:rsidR="0083002D" w:rsidRPr="00D9335A">
        <w:rPr>
          <w:rFonts w:ascii="Times New Roman" w:hAnsi="Times New Roman" w:cs="Times New Roman"/>
          <w:i/>
          <w:iCs/>
        </w:rPr>
        <w:t xml:space="preserve">post hoc </w:t>
      </w:r>
      <w:r w:rsidR="0083002D" w:rsidRPr="00D9335A">
        <w:rPr>
          <w:rFonts w:ascii="Times New Roman" w:hAnsi="Times New Roman" w:cs="Times New Roman"/>
        </w:rPr>
        <w:t>Mann-Whitney U test (</w:t>
      </w:r>
      <w:r w:rsidR="0083002D" w:rsidRPr="00D9335A">
        <w:rPr>
          <w:rFonts w:ascii="Times New Roman" w:hAnsi="Times New Roman" w:cs="Times New Roman"/>
          <w:i/>
          <w:iCs/>
        </w:rPr>
        <w:t xml:space="preserve">U </w:t>
      </w:r>
      <w:r w:rsidR="0083002D" w:rsidRPr="00D9335A">
        <w:rPr>
          <w:rFonts w:ascii="Times New Roman" w:hAnsi="Times New Roman" w:cs="Times New Roman"/>
        </w:rPr>
        <w:t xml:space="preserve">= 90.00, </w:t>
      </w:r>
      <w:r w:rsidR="0083002D" w:rsidRPr="00D9335A">
        <w:rPr>
          <w:rFonts w:ascii="Times New Roman" w:hAnsi="Times New Roman" w:cs="Times New Roman"/>
          <w:i/>
          <w:iCs/>
        </w:rPr>
        <w:t xml:space="preserve">r </w:t>
      </w:r>
      <w:r w:rsidR="0083002D" w:rsidRPr="00D9335A">
        <w:rPr>
          <w:rFonts w:ascii="Times New Roman" w:hAnsi="Times New Roman" w:cs="Times New Roman"/>
        </w:rPr>
        <w:t>= .47), te iznosi  1.2 ± 2.5  kod dobne skupine od 10 godina, a 5.4 ± 4.4 i 8.2 ± 5.7 u dobnim skupinam</w:t>
      </w:r>
      <w:r w:rsidR="002A49A8">
        <w:rPr>
          <w:rFonts w:ascii="Times New Roman" w:hAnsi="Times New Roman" w:cs="Times New Roman"/>
        </w:rPr>
        <w:t>a od 20 i 40 godina. Uprav</w:t>
      </w:r>
      <w:r w:rsidR="0083002D" w:rsidRPr="00D9335A">
        <w:rPr>
          <w:rFonts w:ascii="Times New Roman" w:hAnsi="Times New Roman" w:cs="Times New Roman"/>
        </w:rPr>
        <w:t>o je u dobnoj skupini od 40 godina prosječni broj arahnoidnih granulacija i najveći jer kod starijih dobnih skupina od 60 i 80 godina taj broj je značajno niži (</w:t>
      </w:r>
      <w:r w:rsidR="0083002D" w:rsidRPr="00D9335A">
        <w:rPr>
          <w:rFonts w:ascii="Times New Roman" w:hAnsi="Times New Roman" w:cs="Times New Roman"/>
          <w:i/>
          <w:iCs/>
        </w:rPr>
        <w:t>U</w:t>
      </w:r>
      <w:r w:rsidR="0083002D" w:rsidRPr="00D9335A">
        <w:rPr>
          <w:rFonts w:ascii="Times New Roman" w:hAnsi="Times New Roman" w:cs="Times New Roman"/>
        </w:rPr>
        <w:t xml:space="preserve"> = 55.00, </w:t>
      </w:r>
      <w:r w:rsidR="0083002D" w:rsidRPr="00D9335A">
        <w:rPr>
          <w:rFonts w:ascii="Times New Roman" w:hAnsi="Times New Roman" w:cs="Times New Roman"/>
          <w:i/>
          <w:iCs/>
        </w:rPr>
        <w:t xml:space="preserve">p </w:t>
      </w:r>
      <w:r w:rsidR="0083002D" w:rsidRPr="00D9335A">
        <w:rPr>
          <w:rFonts w:ascii="Times New Roman" w:hAnsi="Times New Roman" w:cs="Times New Roman"/>
        </w:rPr>
        <w:t xml:space="preserve">&lt; .0001)  i iznosi 6.1 ± 6.1 i 2.2 ± 2.2. Analiza prosječnog broja arahnoidnih granulacija u kostima oko gornjeg sagitalnom sinusa pokazuje kako se prve arahnoidne granulacije javljaju u dobnoj skupini od 10 godina te ih u prosjeku ima 0.6 ± 1.1 i manje su brojne nego one u samom gornjem sagitalnom sinusu. </w:t>
      </w:r>
    </w:p>
    <w:p w:rsidR="0014665F" w:rsidRPr="00D9335A" w:rsidRDefault="00994036" w:rsidP="00B13AA5">
      <w:pPr>
        <w:spacing w:line="360" w:lineRule="auto"/>
        <w:jc w:val="both"/>
        <w:rPr>
          <w:rFonts w:ascii="Times New Roman" w:hAnsi="Times New Roman" w:cs="Times New Roman"/>
        </w:rPr>
      </w:pPr>
      <w:r>
        <w:rPr>
          <w:rFonts w:ascii="Times New Roman" w:hAnsi="Times New Roman" w:cs="Times New Roman"/>
        </w:rPr>
        <w:br w:type="page"/>
      </w:r>
    </w:p>
    <w:p w:rsidR="000250D1" w:rsidRDefault="0083002D" w:rsidP="00155777">
      <w:pPr>
        <w:spacing w:line="360" w:lineRule="auto"/>
        <w:ind w:firstLine="708"/>
        <w:jc w:val="both"/>
        <w:rPr>
          <w:rFonts w:ascii="Times New Roman" w:hAnsi="Times New Roman" w:cs="Times New Roman"/>
        </w:rPr>
      </w:pPr>
      <w:r w:rsidRPr="00D9335A">
        <w:rPr>
          <w:rFonts w:ascii="Times New Roman" w:hAnsi="Times New Roman" w:cs="Times New Roman"/>
        </w:rPr>
        <w:lastRenderedPageBreak/>
        <w:t>Kod ispitanika starijih od 10 godina prosječan broj arahnoidnih granulacija u kostima oko gornjeg sagitalnog sinusa je značajno viši i u dobi od 20 godina (</w:t>
      </w:r>
      <w:r w:rsidRPr="00D9335A">
        <w:rPr>
          <w:rFonts w:ascii="Times New Roman" w:hAnsi="Times New Roman" w:cs="Times New Roman"/>
          <w:i/>
          <w:iCs/>
        </w:rPr>
        <w:t>U</w:t>
      </w:r>
      <w:r w:rsidRPr="00D9335A">
        <w:rPr>
          <w:rFonts w:ascii="Times New Roman" w:hAnsi="Times New Roman" w:cs="Times New Roman"/>
        </w:rPr>
        <w:t xml:space="preserve"> = 79.00, </w:t>
      </w:r>
      <w:r w:rsidRPr="00D9335A">
        <w:rPr>
          <w:rFonts w:ascii="Times New Roman" w:hAnsi="Times New Roman" w:cs="Times New Roman"/>
          <w:i/>
          <w:iCs/>
        </w:rPr>
        <w:t xml:space="preserve">p </w:t>
      </w:r>
      <w:r w:rsidRPr="00D9335A">
        <w:rPr>
          <w:rFonts w:ascii="Times New Roman" w:hAnsi="Times New Roman" w:cs="Times New Roman"/>
        </w:rPr>
        <w:t>= .0011) i 40 godina (</w:t>
      </w:r>
      <w:r w:rsidRPr="00D9335A">
        <w:rPr>
          <w:rFonts w:ascii="Times New Roman" w:hAnsi="Times New Roman" w:cs="Times New Roman"/>
          <w:i/>
          <w:iCs/>
        </w:rPr>
        <w:t>U</w:t>
      </w:r>
      <w:r w:rsidRPr="00D9335A">
        <w:rPr>
          <w:rFonts w:ascii="Times New Roman" w:hAnsi="Times New Roman" w:cs="Times New Roman"/>
        </w:rPr>
        <w:t xml:space="preserve"> = 35.00, </w:t>
      </w:r>
      <w:r w:rsidRPr="00D9335A">
        <w:rPr>
          <w:rFonts w:ascii="Times New Roman" w:hAnsi="Times New Roman" w:cs="Times New Roman"/>
          <w:i/>
          <w:iCs/>
        </w:rPr>
        <w:t xml:space="preserve">p </w:t>
      </w:r>
      <w:r w:rsidRPr="00D9335A">
        <w:rPr>
          <w:rFonts w:ascii="Times New Roman" w:hAnsi="Times New Roman" w:cs="Times New Roman"/>
        </w:rPr>
        <w:t>&lt; .0001)  te iznosi 1.9 ± 2.1 i na 7.2 ± 3.7 ali je i dalje u obje dobne skupine manji nego prosječan broj arahnoidnih granulacija u gornjem sagitalnom sinusu. Analiza prosječenog broja arahnoidnih granulacija u gornjem sagitalnom sinusu i kostima oko njega pokazuje kako u oba slučaja broja arahnoidnih granulacija raste do dobi od 40 godina te se nakon toga prosječan broja arahnoidnih granulacija smanjuje (</w:t>
      </w:r>
      <w:r w:rsidRPr="00D9335A">
        <w:rPr>
          <w:rFonts w:ascii="Times New Roman" w:hAnsi="Times New Roman" w:cs="Times New Roman"/>
          <w:i/>
          <w:iCs/>
        </w:rPr>
        <w:t>U</w:t>
      </w:r>
      <w:r w:rsidRPr="00D9335A">
        <w:rPr>
          <w:rFonts w:ascii="Times New Roman" w:hAnsi="Times New Roman" w:cs="Times New Roman"/>
        </w:rPr>
        <w:t xml:space="preserve"> = 55.00, </w:t>
      </w:r>
      <w:r w:rsidRPr="00D9335A">
        <w:rPr>
          <w:rFonts w:ascii="Times New Roman" w:hAnsi="Times New Roman" w:cs="Times New Roman"/>
          <w:i/>
          <w:iCs/>
        </w:rPr>
        <w:t xml:space="preserve">p </w:t>
      </w:r>
      <w:r w:rsidRPr="00D9335A">
        <w:rPr>
          <w:rFonts w:ascii="Times New Roman" w:hAnsi="Times New Roman" w:cs="Times New Roman"/>
        </w:rPr>
        <w:t>&lt; .0001), no pad je više izražen za arahnoidne granulacije u gornjem sagitalnom sinusu nego za one u kostima oko njega.</w:t>
      </w:r>
    </w:p>
    <w:p w:rsidR="000250D1" w:rsidRDefault="00522D82" w:rsidP="000250D1">
      <w:pPr>
        <w:spacing w:line="360" w:lineRule="auto"/>
        <w:ind w:firstLine="708"/>
        <w:jc w:val="both"/>
        <w:rPr>
          <w:rFonts w:ascii="Times New Roman" w:hAnsi="Times New Roman" w:cs="Times New Roman"/>
        </w:rPr>
      </w:pPr>
      <w:r w:rsidRPr="00D9335A">
        <w:rPr>
          <w:rFonts w:ascii="Times New Roman" w:hAnsi="Times New Roman" w:cs="Times New Roman"/>
        </w:rPr>
        <w:t xml:space="preserve">Analiza prosječnog broja arahnoidnih granulacija u transverzalnim i sigmoidnim sinusima te u okolnim kostima neurokranija otkriva kako ni kod jednog od ispitanika nisu pronađene arahnoidne granulacije u kostima oko transverzalnih ili sigmoidnih sinusa. Prosječan broj arahnoidnih granulacija u transverzalnim sinusima najveći je u dobnoj skupini od 20 godina (1.0 ± 1.4; </w:t>
      </w:r>
      <w:r w:rsidRPr="00D9335A">
        <w:rPr>
          <w:rFonts w:ascii="Times New Roman" w:hAnsi="Times New Roman" w:cs="Times New Roman"/>
          <w:i/>
          <w:iCs/>
        </w:rPr>
        <w:t xml:space="preserve">H </w:t>
      </w:r>
      <w:r w:rsidRPr="00D9335A">
        <w:rPr>
          <w:rFonts w:ascii="Times New Roman" w:hAnsi="Times New Roman" w:cs="Times New Roman"/>
        </w:rPr>
        <w:t>(6)</w:t>
      </w:r>
      <w:r w:rsidRPr="00D9335A">
        <w:rPr>
          <w:rFonts w:ascii="Times New Roman" w:hAnsi="Times New Roman" w:cs="Times New Roman"/>
          <w:i/>
          <w:iCs/>
        </w:rPr>
        <w:t xml:space="preserve"> </w:t>
      </w:r>
      <w:r w:rsidRPr="00D9335A">
        <w:rPr>
          <w:rFonts w:ascii="Times New Roman" w:hAnsi="Times New Roman" w:cs="Times New Roman"/>
        </w:rPr>
        <w:t xml:space="preserve">= 14.48, </w:t>
      </w:r>
      <w:r w:rsidRPr="00D9335A">
        <w:rPr>
          <w:rFonts w:ascii="Times New Roman" w:hAnsi="Times New Roman" w:cs="Times New Roman"/>
          <w:i/>
          <w:iCs/>
        </w:rPr>
        <w:t xml:space="preserve">p </w:t>
      </w:r>
      <w:r w:rsidRPr="00D9335A">
        <w:rPr>
          <w:rFonts w:ascii="Times New Roman" w:hAnsi="Times New Roman" w:cs="Times New Roman"/>
        </w:rPr>
        <w:t xml:space="preserve">= .0247) dok je kod ostalih dobnih skupina njihov prosječni broj u transverzalnim sinusima jednak ili manji od 0.5. U sigmoidnim sinusima prosječni broj arahnoidnih granulacija je najveći u dobnoj skupini od 40 godina (0.6 ± 0.8; </w:t>
      </w:r>
      <w:r w:rsidRPr="00D9335A">
        <w:rPr>
          <w:rFonts w:ascii="Times New Roman" w:hAnsi="Times New Roman" w:cs="Times New Roman"/>
          <w:i/>
          <w:iCs/>
        </w:rPr>
        <w:t xml:space="preserve">H </w:t>
      </w:r>
      <w:r w:rsidRPr="00D9335A">
        <w:rPr>
          <w:rFonts w:ascii="Times New Roman" w:hAnsi="Times New Roman" w:cs="Times New Roman"/>
        </w:rPr>
        <w:t>(6)</w:t>
      </w:r>
      <w:r w:rsidRPr="00D9335A">
        <w:rPr>
          <w:rFonts w:ascii="Times New Roman" w:hAnsi="Times New Roman" w:cs="Times New Roman"/>
          <w:i/>
          <w:iCs/>
        </w:rPr>
        <w:t xml:space="preserve"> </w:t>
      </w:r>
      <w:r w:rsidRPr="00D9335A">
        <w:rPr>
          <w:rFonts w:ascii="Times New Roman" w:hAnsi="Times New Roman" w:cs="Times New Roman"/>
        </w:rPr>
        <w:t xml:space="preserve">= 16.32, </w:t>
      </w:r>
      <w:r w:rsidRPr="00D9335A">
        <w:rPr>
          <w:rFonts w:ascii="Times New Roman" w:hAnsi="Times New Roman" w:cs="Times New Roman"/>
          <w:i/>
          <w:iCs/>
        </w:rPr>
        <w:t xml:space="preserve">p </w:t>
      </w:r>
      <w:r w:rsidRPr="00D9335A">
        <w:rPr>
          <w:rFonts w:ascii="Times New Roman" w:hAnsi="Times New Roman" w:cs="Times New Roman"/>
        </w:rPr>
        <w:t xml:space="preserve">= .0121) dok je u svim ostalim dobnim skupinama jednak ili manji od 0.4. </w:t>
      </w:r>
    </w:p>
    <w:p w:rsidR="00671A10" w:rsidRPr="00D9335A" w:rsidRDefault="00671A10" w:rsidP="008353C8">
      <w:pPr>
        <w:spacing w:line="360" w:lineRule="auto"/>
        <w:ind w:firstLine="708"/>
        <w:jc w:val="both"/>
        <w:rPr>
          <w:rFonts w:ascii="Times New Roman" w:hAnsi="Times New Roman" w:cs="Times New Roman"/>
        </w:rPr>
      </w:pPr>
      <w:r w:rsidRPr="00D9335A">
        <w:rPr>
          <w:rFonts w:ascii="Times New Roman" w:hAnsi="Times New Roman" w:cs="Times New Roman"/>
        </w:rPr>
        <w:t>Arahnoidne granulacije u gornjem sagitalnom sinusu kod naših ispitanika značajno su se razlikovale i  veličinom, od najmanjih koje su bile submilimetarskih dimenzija do najvećih koje su mjerile 10-15 mm. Na slici 5 prikazani su udjeli arahnoidnih granulacija različitih ve</w:t>
      </w:r>
      <w:r w:rsidR="002A49A8">
        <w:rPr>
          <w:rFonts w:ascii="Times New Roman" w:hAnsi="Times New Roman" w:cs="Times New Roman"/>
        </w:rPr>
        <w:t xml:space="preserve">ličina kod dobnih skupina od 10. do </w:t>
      </w:r>
      <w:r w:rsidRPr="00D9335A">
        <w:rPr>
          <w:rFonts w:ascii="Times New Roman" w:hAnsi="Times New Roman" w:cs="Times New Roman"/>
        </w:rPr>
        <w:t>80</w:t>
      </w:r>
      <w:r w:rsidR="002A49A8">
        <w:rPr>
          <w:rFonts w:ascii="Times New Roman" w:hAnsi="Times New Roman" w:cs="Times New Roman"/>
        </w:rPr>
        <w:t>.</w:t>
      </w:r>
      <w:r w:rsidRPr="00D9335A">
        <w:rPr>
          <w:rFonts w:ascii="Times New Roman" w:hAnsi="Times New Roman" w:cs="Times New Roman"/>
        </w:rPr>
        <w:t xml:space="preserve"> godine. Na slici su obrađene samo dobne skupine kod kojih je ukupni broj svih arahnoidnih granulacija za cijelu skupinu bio veći od 10. U novorođenačkoj skupini  te u skupini ispitanika od 2 godine  nađene su samo 2 arahnoidne granulacije kod svih 20 ispitanika te stoga nisu uvršteni u sliku</w:t>
      </w:r>
      <w:r w:rsidR="002A49A8">
        <w:rPr>
          <w:rFonts w:ascii="Times New Roman" w:hAnsi="Times New Roman" w:cs="Times New Roman"/>
        </w:rPr>
        <w:t xml:space="preserve"> 5. Kako što se vidi iz slike 5,</w:t>
      </w:r>
      <w:r w:rsidRPr="00D9335A">
        <w:rPr>
          <w:rFonts w:ascii="Times New Roman" w:hAnsi="Times New Roman" w:cs="Times New Roman"/>
        </w:rPr>
        <w:t xml:space="preserve"> dobne skupine od 10, 20, 40 i 60 godina imaju najveći udio arahnoidnih granulacija koje mjere 2-4 mm. Arahnoidne granulacije promjera 2-4  mm u dobi od 10 i 20  godina više od polovice svih arahnoidnih granulacija ( 58.3% i 57.9%)</w:t>
      </w:r>
      <w:r w:rsidR="002A49A8">
        <w:rPr>
          <w:rFonts w:ascii="Times New Roman" w:hAnsi="Times New Roman" w:cs="Times New Roman"/>
        </w:rPr>
        <w:t>,</w:t>
      </w:r>
      <w:r w:rsidRPr="00D9335A">
        <w:rPr>
          <w:rFonts w:ascii="Times New Roman" w:hAnsi="Times New Roman" w:cs="Times New Roman"/>
        </w:rPr>
        <w:t xml:space="preserve"> no u dobi od 80 godina njihov udio je značajno niži</w:t>
      </w:r>
      <w:r w:rsidRPr="00D9335A">
        <w:rPr>
          <w:rFonts w:ascii="Times New Roman" w:hAnsi="Times New Roman" w:cs="Times New Roman"/>
          <w:sz w:val="18"/>
        </w:rPr>
        <w:t xml:space="preserve"> </w:t>
      </w:r>
      <w:r w:rsidRPr="00D9335A">
        <w:rPr>
          <w:rFonts w:ascii="Times New Roman" w:hAnsi="Times New Roman" w:cs="Times New Roman"/>
        </w:rPr>
        <w:t>(</w:t>
      </w:r>
      <w:r w:rsidRPr="00D9335A">
        <w:rPr>
          <w:rFonts w:ascii="Times New Roman" w:hAnsi="Times New Roman" w:cs="Times New Roman"/>
          <w:i/>
          <w:iCs/>
        </w:rPr>
        <w:t xml:space="preserve">H </w:t>
      </w:r>
      <w:r w:rsidRPr="00D9335A">
        <w:rPr>
          <w:rFonts w:ascii="Times New Roman" w:hAnsi="Times New Roman" w:cs="Times New Roman"/>
        </w:rPr>
        <w:t>(4)</w:t>
      </w:r>
      <w:r w:rsidRPr="00D9335A">
        <w:rPr>
          <w:rFonts w:ascii="Times New Roman" w:hAnsi="Times New Roman" w:cs="Times New Roman"/>
          <w:i/>
          <w:iCs/>
        </w:rPr>
        <w:t xml:space="preserve"> </w:t>
      </w:r>
      <w:r w:rsidRPr="00D9335A">
        <w:rPr>
          <w:rFonts w:ascii="Times New Roman" w:hAnsi="Times New Roman" w:cs="Times New Roman"/>
        </w:rPr>
        <w:t xml:space="preserve">= 19.59, </w:t>
      </w:r>
      <w:r w:rsidRPr="00D9335A">
        <w:rPr>
          <w:rFonts w:ascii="Times New Roman" w:hAnsi="Times New Roman" w:cs="Times New Roman"/>
          <w:i/>
          <w:iCs/>
        </w:rPr>
        <w:t xml:space="preserve">p </w:t>
      </w:r>
      <w:r w:rsidRPr="00D9335A">
        <w:rPr>
          <w:rFonts w:ascii="Times New Roman" w:hAnsi="Times New Roman" w:cs="Times New Roman"/>
        </w:rPr>
        <w:t>= .0006) i iznosi 25%  svih arahnoidnih granulacija.</w:t>
      </w:r>
    </w:p>
    <w:p w:rsidR="008353C8" w:rsidRDefault="008353C8" w:rsidP="00B13AA5">
      <w:pPr>
        <w:spacing w:line="360" w:lineRule="auto"/>
        <w:jc w:val="both"/>
        <w:rPr>
          <w:rFonts w:ascii="Times New Roman" w:hAnsi="Times New Roman" w:cs="Times New Roman"/>
        </w:rPr>
      </w:pPr>
      <w:r>
        <w:rPr>
          <w:rFonts w:ascii="Times New Roman" w:hAnsi="Times New Roman" w:cs="Times New Roman"/>
        </w:rPr>
        <w:br w:type="page"/>
      </w:r>
    </w:p>
    <w:p w:rsidR="00486862" w:rsidRDefault="00671A10" w:rsidP="00486862">
      <w:pPr>
        <w:keepNext/>
        <w:spacing w:line="360" w:lineRule="auto"/>
        <w:jc w:val="center"/>
      </w:pPr>
      <w:r w:rsidRPr="00D9335A">
        <w:rPr>
          <w:rFonts w:ascii="Times New Roman" w:hAnsi="Times New Roman" w:cs="Times New Roman"/>
          <w:noProof/>
          <w:lang w:eastAsia="hr-HR"/>
        </w:rPr>
        <w:lastRenderedPageBreak/>
        <w:drawing>
          <wp:inline distT="0" distB="0" distL="0" distR="0" wp14:anchorId="5A5C6A5B">
            <wp:extent cx="5128260" cy="3815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28260" cy="3815080"/>
                    </a:xfrm>
                    <a:prstGeom prst="rect">
                      <a:avLst/>
                    </a:prstGeom>
                    <a:noFill/>
                    <a:ln>
                      <a:noFill/>
                    </a:ln>
                  </pic:spPr>
                </pic:pic>
              </a:graphicData>
            </a:graphic>
          </wp:inline>
        </w:drawing>
      </w:r>
    </w:p>
    <w:p w:rsidR="00510D3B" w:rsidRPr="00D9335A" w:rsidRDefault="00486862" w:rsidP="00486862">
      <w:pPr>
        <w:pStyle w:val="Caption"/>
        <w:jc w:val="center"/>
        <w:rPr>
          <w:rFonts w:cs="Times New Roman"/>
        </w:rPr>
      </w:pPr>
      <w:r>
        <w:t xml:space="preserve">Slika 5. </w:t>
      </w:r>
      <w:r w:rsidRPr="00EA1882">
        <w:t>Udio različitih veličina arahnoidnih granulacija različitih veličina u gornjem sagitalnom sinusu tijekom života</w:t>
      </w:r>
      <w:r w:rsidR="00007AC0">
        <w:t>.</w:t>
      </w:r>
    </w:p>
    <w:p w:rsidR="004F7091" w:rsidRDefault="004F7091" w:rsidP="009C2687">
      <w:pPr>
        <w:spacing w:line="360" w:lineRule="auto"/>
        <w:ind w:firstLine="708"/>
        <w:jc w:val="both"/>
        <w:rPr>
          <w:rFonts w:ascii="Times New Roman" w:hAnsi="Times New Roman" w:cs="Times New Roman"/>
        </w:rPr>
      </w:pPr>
    </w:p>
    <w:p w:rsidR="00510D3B" w:rsidRPr="00D9335A" w:rsidRDefault="00510D3B" w:rsidP="009C2687">
      <w:pPr>
        <w:spacing w:line="360" w:lineRule="auto"/>
        <w:ind w:firstLine="708"/>
        <w:jc w:val="both"/>
        <w:rPr>
          <w:rFonts w:ascii="Times New Roman" w:hAnsi="Times New Roman" w:cs="Times New Roman"/>
        </w:rPr>
      </w:pPr>
      <w:r w:rsidRPr="00D9335A">
        <w:rPr>
          <w:rFonts w:ascii="Times New Roman" w:hAnsi="Times New Roman" w:cs="Times New Roman"/>
        </w:rPr>
        <w:t>Kod dobne skupine od 80 godina</w:t>
      </w:r>
      <w:r w:rsidR="002A49A8">
        <w:rPr>
          <w:rFonts w:ascii="Times New Roman" w:hAnsi="Times New Roman" w:cs="Times New Roman"/>
        </w:rPr>
        <w:t>,</w:t>
      </w:r>
      <w:r w:rsidRPr="00D9335A">
        <w:rPr>
          <w:rFonts w:ascii="Times New Roman" w:hAnsi="Times New Roman" w:cs="Times New Roman"/>
        </w:rPr>
        <w:t xml:space="preserve"> najveći je udio granulacija koje su promjera 4-6 mm (38.6%) što je gotovo duplo više od udjela ovih arahnoidnih granulacija u dobi od 10 godina (20.8%). Najmanje granulacije promjera 0-2 mm također se značajno razlikuju s obzirom na dob (</w:t>
      </w:r>
      <w:r w:rsidRPr="00D9335A">
        <w:rPr>
          <w:rFonts w:ascii="Times New Roman" w:hAnsi="Times New Roman" w:cs="Times New Roman"/>
          <w:i/>
          <w:iCs/>
        </w:rPr>
        <w:t xml:space="preserve">H </w:t>
      </w:r>
      <w:r w:rsidRPr="00D9335A">
        <w:rPr>
          <w:rFonts w:ascii="Times New Roman" w:hAnsi="Times New Roman" w:cs="Times New Roman"/>
        </w:rPr>
        <w:t>(4)</w:t>
      </w:r>
      <w:r w:rsidRPr="00D9335A">
        <w:rPr>
          <w:rFonts w:ascii="Times New Roman" w:hAnsi="Times New Roman" w:cs="Times New Roman"/>
          <w:i/>
          <w:iCs/>
        </w:rPr>
        <w:t xml:space="preserve"> </w:t>
      </w:r>
      <w:r w:rsidRPr="00D9335A">
        <w:rPr>
          <w:rFonts w:ascii="Times New Roman" w:hAnsi="Times New Roman" w:cs="Times New Roman"/>
        </w:rPr>
        <w:t xml:space="preserve">= 17.07, </w:t>
      </w:r>
      <w:r w:rsidRPr="00D9335A">
        <w:rPr>
          <w:rFonts w:ascii="Times New Roman" w:hAnsi="Times New Roman" w:cs="Times New Roman"/>
          <w:i/>
          <w:iCs/>
        </w:rPr>
        <w:t xml:space="preserve">p </w:t>
      </w:r>
      <w:r w:rsidRPr="00D9335A">
        <w:rPr>
          <w:rFonts w:ascii="Times New Roman" w:hAnsi="Times New Roman" w:cs="Times New Roman"/>
        </w:rPr>
        <w:t>= .0019). Naime</w:t>
      </w:r>
      <w:r w:rsidR="002A49A8">
        <w:rPr>
          <w:rFonts w:ascii="Times New Roman" w:hAnsi="Times New Roman" w:cs="Times New Roman"/>
        </w:rPr>
        <w:t>,</w:t>
      </w:r>
      <w:r w:rsidRPr="00D9335A">
        <w:rPr>
          <w:rFonts w:ascii="Times New Roman" w:hAnsi="Times New Roman" w:cs="Times New Roman"/>
        </w:rPr>
        <w:t xml:space="preserve"> arahnoidne granulacije kod ispitanika u dobi od 10 i 20 godina imaju udio od 16.7% odnosno 17.8%, a nakon toga je njihov udio značajno niži u dobi od 40 godina kad iznosi 8.0% te u  dobi od 60 godina kad iznosi 5.0%, dok se u najstarijoj skupini ispitanika ove najmanje arahnoidne granulacije niti ne nalaze.  S druge strane arahnoidne granulacije promjera 6-8 mm tijekom životnog vijeka postaju učestalije (</w:t>
      </w:r>
      <w:r w:rsidRPr="00D9335A">
        <w:rPr>
          <w:rFonts w:ascii="Times New Roman" w:hAnsi="Times New Roman" w:cs="Times New Roman"/>
          <w:i/>
          <w:iCs/>
        </w:rPr>
        <w:t xml:space="preserve">H </w:t>
      </w:r>
      <w:r w:rsidRPr="00D9335A">
        <w:rPr>
          <w:rFonts w:ascii="Times New Roman" w:hAnsi="Times New Roman" w:cs="Times New Roman"/>
        </w:rPr>
        <w:t>(4)</w:t>
      </w:r>
      <w:r w:rsidRPr="00D9335A">
        <w:rPr>
          <w:rFonts w:ascii="Times New Roman" w:hAnsi="Times New Roman" w:cs="Times New Roman"/>
          <w:i/>
          <w:iCs/>
        </w:rPr>
        <w:t xml:space="preserve"> </w:t>
      </w:r>
      <w:r w:rsidRPr="00D9335A">
        <w:rPr>
          <w:rFonts w:ascii="Times New Roman" w:hAnsi="Times New Roman" w:cs="Times New Roman"/>
        </w:rPr>
        <w:t xml:space="preserve">= 23.76, </w:t>
      </w:r>
      <w:r w:rsidRPr="00D9335A">
        <w:rPr>
          <w:rFonts w:ascii="Times New Roman" w:hAnsi="Times New Roman" w:cs="Times New Roman"/>
          <w:i/>
          <w:iCs/>
        </w:rPr>
        <w:t xml:space="preserve">p </w:t>
      </w:r>
      <w:r w:rsidRPr="00D9335A">
        <w:rPr>
          <w:rFonts w:ascii="Times New Roman" w:hAnsi="Times New Roman" w:cs="Times New Roman"/>
        </w:rPr>
        <w:t>= .0001) te su prisutne kod 4.2% ispitanika u dobi od 10 godina i čak 22.7% u skupini od 80 godina. Sličan obrazac pokazuju u arahnoidne granulacije veličine 8-10 mm (</w:t>
      </w:r>
      <w:r w:rsidRPr="00D9335A">
        <w:rPr>
          <w:rFonts w:ascii="Times New Roman" w:hAnsi="Times New Roman" w:cs="Times New Roman"/>
          <w:i/>
          <w:iCs/>
        </w:rPr>
        <w:t xml:space="preserve">H </w:t>
      </w:r>
      <w:r w:rsidRPr="00D9335A">
        <w:rPr>
          <w:rFonts w:ascii="Times New Roman" w:hAnsi="Times New Roman" w:cs="Times New Roman"/>
        </w:rPr>
        <w:t>(4)</w:t>
      </w:r>
      <w:r w:rsidRPr="00D9335A">
        <w:rPr>
          <w:rFonts w:ascii="Times New Roman" w:hAnsi="Times New Roman" w:cs="Times New Roman"/>
          <w:i/>
          <w:iCs/>
        </w:rPr>
        <w:t xml:space="preserve"> </w:t>
      </w:r>
      <w:r w:rsidRPr="00D9335A">
        <w:rPr>
          <w:rFonts w:ascii="Times New Roman" w:hAnsi="Times New Roman" w:cs="Times New Roman"/>
        </w:rPr>
        <w:t xml:space="preserve">= 16.22, </w:t>
      </w:r>
      <w:r w:rsidRPr="00D9335A">
        <w:rPr>
          <w:rFonts w:ascii="Times New Roman" w:hAnsi="Times New Roman" w:cs="Times New Roman"/>
          <w:i/>
          <w:iCs/>
        </w:rPr>
        <w:t xml:space="preserve">p </w:t>
      </w:r>
      <w:r w:rsidRPr="00D9335A">
        <w:rPr>
          <w:rFonts w:ascii="Times New Roman" w:hAnsi="Times New Roman" w:cs="Times New Roman"/>
        </w:rPr>
        <w:t>= .00027) koje se najranije pojavljuju u skupini ispitanika od 20 godina (0.9%)</w:t>
      </w:r>
      <w:r w:rsidR="002A49A8">
        <w:rPr>
          <w:rFonts w:ascii="Times New Roman" w:hAnsi="Times New Roman" w:cs="Times New Roman"/>
        </w:rPr>
        <w:t>,</w:t>
      </w:r>
      <w:r w:rsidRPr="00D9335A">
        <w:rPr>
          <w:rFonts w:ascii="Times New Roman" w:hAnsi="Times New Roman" w:cs="Times New Roman"/>
        </w:rPr>
        <w:t xml:space="preserve"> a  potom u starijim skupinama od 40, 60 i 80 godina imaju veći udio (9.8%, 5.8% i 6.8%). Učestalost najvećih arahnoidnih granulacija u gornjem sagitalnom sinusu promjera 10-15 mm također se značajno razlikuje s obzirom na dob (</w:t>
      </w:r>
      <w:r w:rsidRPr="00D9335A">
        <w:rPr>
          <w:rFonts w:ascii="Times New Roman" w:hAnsi="Times New Roman" w:cs="Times New Roman"/>
          <w:i/>
          <w:iCs/>
        </w:rPr>
        <w:t xml:space="preserve">H </w:t>
      </w:r>
      <w:r w:rsidRPr="00D9335A">
        <w:rPr>
          <w:rFonts w:ascii="Times New Roman" w:hAnsi="Times New Roman" w:cs="Times New Roman"/>
        </w:rPr>
        <w:t>(6)</w:t>
      </w:r>
      <w:r w:rsidRPr="00D9335A">
        <w:rPr>
          <w:rFonts w:ascii="Times New Roman" w:hAnsi="Times New Roman" w:cs="Times New Roman"/>
          <w:i/>
          <w:iCs/>
        </w:rPr>
        <w:t xml:space="preserve"> </w:t>
      </w:r>
      <w:r w:rsidRPr="00D9335A">
        <w:rPr>
          <w:rFonts w:ascii="Times New Roman" w:hAnsi="Times New Roman" w:cs="Times New Roman"/>
        </w:rPr>
        <w:t xml:space="preserve">= 14.54, </w:t>
      </w:r>
      <w:r w:rsidRPr="00D9335A">
        <w:rPr>
          <w:rFonts w:ascii="Times New Roman" w:hAnsi="Times New Roman" w:cs="Times New Roman"/>
          <w:i/>
          <w:iCs/>
        </w:rPr>
        <w:t xml:space="preserve">p </w:t>
      </w:r>
      <w:r w:rsidR="002A49A8">
        <w:rPr>
          <w:rFonts w:ascii="Times New Roman" w:hAnsi="Times New Roman" w:cs="Times New Roman"/>
        </w:rPr>
        <w:t>= .0058),</w:t>
      </w:r>
      <w:r w:rsidRPr="00D9335A">
        <w:rPr>
          <w:rFonts w:ascii="Times New Roman" w:hAnsi="Times New Roman" w:cs="Times New Roman"/>
        </w:rPr>
        <w:t xml:space="preserve"> a opisane su samo u skupinama ispitanika od 40 godina (4.3%) i 80 godina (6</w:t>
      </w:r>
      <w:r w:rsidR="002A49A8">
        <w:rPr>
          <w:rFonts w:ascii="Times New Roman" w:hAnsi="Times New Roman" w:cs="Times New Roman"/>
        </w:rPr>
        <w:t>.8%). Prema podacima iz slike 5,</w:t>
      </w:r>
      <w:r w:rsidRPr="00D9335A">
        <w:rPr>
          <w:rFonts w:ascii="Times New Roman" w:hAnsi="Times New Roman" w:cs="Times New Roman"/>
        </w:rPr>
        <w:t xml:space="preserve"> vidi se kako udio arahnoidnih granulacija koje su manje od 4 mm (0-2 mm i 2-4 mm) pokazuje tende</w:t>
      </w:r>
      <w:r w:rsidR="002A49A8">
        <w:rPr>
          <w:rFonts w:ascii="Times New Roman" w:hAnsi="Times New Roman" w:cs="Times New Roman"/>
        </w:rPr>
        <w:t xml:space="preserve">nciju pada tijekom perioda od 10 do </w:t>
      </w:r>
      <w:r w:rsidRPr="00D9335A">
        <w:rPr>
          <w:rFonts w:ascii="Times New Roman" w:hAnsi="Times New Roman" w:cs="Times New Roman"/>
        </w:rPr>
        <w:t xml:space="preserve">80 godina, a s druge strane udio arahnoidnih granulacija koje su veće od 4 mm je značajno viši u starijoj dobi. U dobi od 10 godina ukupni udio arahnoidnih granulacija koje su </w:t>
      </w:r>
      <w:r w:rsidRPr="00D9335A">
        <w:rPr>
          <w:rFonts w:ascii="Times New Roman" w:hAnsi="Times New Roman" w:cs="Times New Roman"/>
        </w:rPr>
        <w:lastRenderedPageBreak/>
        <w:t>manje od 4 mm (grupe 0-2 mm i 2-4 mm) čine 75% svih arahnoidnih granulacija</w:t>
      </w:r>
      <w:r w:rsidR="00610FA2">
        <w:rPr>
          <w:rFonts w:ascii="Times New Roman" w:hAnsi="Times New Roman" w:cs="Times New Roman"/>
        </w:rPr>
        <w:t xml:space="preserve"> </w:t>
      </w:r>
      <w:r w:rsidRPr="00D9335A">
        <w:rPr>
          <w:rFonts w:ascii="Times New Roman" w:hAnsi="Times New Roman" w:cs="Times New Roman"/>
        </w:rPr>
        <w:t>u gornjem sagitalnom sinusu</w:t>
      </w:r>
      <w:r w:rsidR="002A49A8">
        <w:rPr>
          <w:rFonts w:ascii="Times New Roman" w:hAnsi="Times New Roman" w:cs="Times New Roman"/>
        </w:rPr>
        <w:t>,</w:t>
      </w:r>
      <w:r w:rsidRPr="00D9335A">
        <w:rPr>
          <w:rFonts w:ascii="Times New Roman" w:hAnsi="Times New Roman" w:cs="Times New Roman"/>
        </w:rPr>
        <w:t xml:space="preserve"> a one veće od 4 mm (grupe 4-6 mm,  6-8 mm,  8-10 mm, 10- 15 mm) čine 25 % udjela. U dobi od 80 godina nalaz je obrnut, tako da je udio arahnoidnih granulacija manjih od 4 mm 25%, a udio većih od 4 mm je 75%. </w:t>
      </w:r>
    </w:p>
    <w:p w:rsidR="001D53CF" w:rsidRDefault="00555A94" w:rsidP="00D93E97">
      <w:pPr>
        <w:keepNext/>
        <w:spacing w:line="360" w:lineRule="auto"/>
        <w:ind w:firstLine="708"/>
        <w:jc w:val="both"/>
      </w:pPr>
      <w:r w:rsidRPr="00D9335A">
        <w:rPr>
          <w:rFonts w:ascii="Times New Roman" w:hAnsi="Times New Roman" w:cs="Times New Roman"/>
        </w:rPr>
        <w:t>Kad se analizira udio različitih veličina arahnoidnih granulacija u kostima oko gornjeg sagitalnog sinusa (slika 6.) vidljivo je kako se najmanje arahnoidne granulacije veličine 2-4 mm nalaze u malom postotku samo u dobnim skupinama od 40 i 60 godina (2.0% i 5.0%). Arahnoidne granulacije veličine 2-4 mm se ne nalaze u do</w:t>
      </w:r>
      <w:r w:rsidR="002A49A8">
        <w:rPr>
          <w:rFonts w:ascii="Times New Roman" w:hAnsi="Times New Roman" w:cs="Times New Roman"/>
        </w:rPr>
        <w:t xml:space="preserve">bi od 10 godina, a u periodu od 20. do </w:t>
      </w:r>
      <w:r w:rsidRPr="00D9335A">
        <w:rPr>
          <w:rFonts w:ascii="Times New Roman" w:hAnsi="Times New Roman" w:cs="Times New Roman"/>
        </w:rPr>
        <w:t>80</w:t>
      </w:r>
      <w:r w:rsidR="002A49A8">
        <w:rPr>
          <w:rFonts w:ascii="Times New Roman" w:hAnsi="Times New Roman" w:cs="Times New Roman"/>
        </w:rPr>
        <w:t>.</w:t>
      </w:r>
      <w:r w:rsidRPr="00D9335A">
        <w:rPr>
          <w:rFonts w:ascii="Times New Roman" w:hAnsi="Times New Roman" w:cs="Times New Roman"/>
        </w:rPr>
        <w:t xml:space="preserve"> godine njihov udio je u stalnom padu (32.2% , 15.4%, 13.0%, 4.8 % za 20, 40, 60 i 80 godina; </w:t>
      </w:r>
      <w:r w:rsidRPr="00D9335A">
        <w:rPr>
          <w:rFonts w:ascii="Times New Roman" w:hAnsi="Times New Roman" w:cs="Times New Roman"/>
          <w:i/>
          <w:iCs/>
        </w:rPr>
        <w:t xml:space="preserve">H </w:t>
      </w:r>
      <w:r w:rsidRPr="00D9335A">
        <w:rPr>
          <w:rFonts w:ascii="Times New Roman" w:hAnsi="Times New Roman" w:cs="Times New Roman"/>
        </w:rPr>
        <w:t>(4)</w:t>
      </w:r>
      <w:r w:rsidRPr="00D9335A">
        <w:rPr>
          <w:rFonts w:ascii="Times New Roman" w:hAnsi="Times New Roman" w:cs="Times New Roman"/>
          <w:i/>
          <w:iCs/>
        </w:rPr>
        <w:t xml:space="preserve"> </w:t>
      </w:r>
      <w:r w:rsidRPr="00D9335A">
        <w:rPr>
          <w:rFonts w:ascii="Times New Roman" w:hAnsi="Times New Roman" w:cs="Times New Roman"/>
        </w:rPr>
        <w:t xml:space="preserve">= 19.40, </w:t>
      </w:r>
      <w:r w:rsidRPr="00D9335A">
        <w:rPr>
          <w:rFonts w:ascii="Times New Roman" w:hAnsi="Times New Roman" w:cs="Times New Roman"/>
          <w:i/>
          <w:iCs/>
        </w:rPr>
        <w:t xml:space="preserve">p </w:t>
      </w:r>
      <w:r w:rsidRPr="00D9335A">
        <w:rPr>
          <w:rFonts w:ascii="Times New Roman" w:hAnsi="Times New Roman" w:cs="Times New Roman"/>
        </w:rPr>
        <w:t>= .0007</w:t>
      </w:r>
      <w:r w:rsidR="009F2ECF" w:rsidRPr="00D9335A">
        <w:rPr>
          <w:rFonts w:ascii="Times New Roman" w:hAnsi="Times New Roman" w:cs="Times New Roman"/>
        </w:rPr>
        <w:t>).</w:t>
      </w:r>
      <w:r w:rsidR="001D53CF" w:rsidRPr="001D53CF">
        <w:rPr>
          <w:rFonts w:ascii="Times New Roman" w:hAnsi="Times New Roman" w:cs="Times New Roman"/>
          <w:noProof/>
          <w:lang w:eastAsia="hr-HR"/>
        </w:rPr>
        <w:t xml:space="preserve"> </w:t>
      </w:r>
      <w:r w:rsidR="001D53CF" w:rsidRPr="00D9335A">
        <w:rPr>
          <w:rFonts w:ascii="Times New Roman" w:hAnsi="Times New Roman" w:cs="Times New Roman"/>
          <w:noProof/>
          <w:lang w:eastAsia="hr-HR"/>
        </w:rPr>
        <w:drawing>
          <wp:inline distT="0" distB="0" distL="0" distR="0" wp14:anchorId="59209C92" wp14:editId="53235FC2">
            <wp:extent cx="5731510" cy="424307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243070"/>
                    </a:xfrm>
                    <a:prstGeom prst="rect">
                      <a:avLst/>
                    </a:prstGeom>
                    <a:noFill/>
                    <a:ln>
                      <a:noFill/>
                    </a:ln>
                  </pic:spPr>
                </pic:pic>
              </a:graphicData>
            </a:graphic>
          </wp:inline>
        </w:drawing>
      </w:r>
    </w:p>
    <w:p w:rsidR="00555A94" w:rsidRPr="00D9335A" w:rsidRDefault="001D53CF" w:rsidP="001D53CF">
      <w:pPr>
        <w:pStyle w:val="Caption"/>
        <w:jc w:val="both"/>
        <w:rPr>
          <w:rFonts w:cs="Times New Roman"/>
        </w:rPr>
      </w:pPr>
      <w:r>
        <w:t xml:space="preserve">Slika 6. </w:t>
      </w:r>
      <w:r w:rsidRPr="00AD0E56">
        <w:t>Udio različitih veličina arahnoidnih granulacija različitih veličina u kostima neurokranija oko gornjeg sagitalnog sinusa tijekom života</w:t>
      </w:r>
      <w:r>
        <w:t>.</w:t>
      </w:r>
    </w:p>
    <w:p w:rsidR="006912AF" w:rsidRDefault="003824BE" w:rsidP="002E6EA3">
      <w:pPr>
        <w:spacing w:line="360" w:lineRule="auto"/>
        <w:jc w:val="both"/>
        <w:rPr>
          <w:rFonts w:ascii="Times New Roman" w:hAnsi="Times New Roman" w:cs="Times New Roman"/>
        </w:rPr>
      </w:pPr>
      <w:r>
        <w:rPr>
          <w:rFonts w:ascii="Times New Roman" w:hAnsi="Times New Roman" w:cs="Times New Roman"/>
        </w:rPr>
        <w:br w:type="page"/>
      </w:r>
    </w:p>
    <w:p w:rsidR="00025318" w:rsidRPr="00D9335A" w:rsidRDefault="009F2ECF" w:rsidP="001C17C4">
      <w:pPr>
        <w:spacing w:line="360" w:lineRule="auto"/>
        <w:ind w:firstLine="708"/>
        <w:jc w:val="both"/>
        <w:rPr>
          <w:rFonts w:ascii="Times New Roman" w:hAnsi="Times New Roman" w:cs="Times New Roman"/>
        </w:rPr>
      </w:pPr>
      <w:r w:rsidRPr="00D9335A">
        <w:rPr>
          <w:rFonts w:ascii="Times New Roman" w:hAnsi="Times New Roman" w:cs="Times New Roman"/>
        </w:rPr>
        <w:lastRenderedPageBreak/>
        <w:t>Arahnoidne granulacije veličine 4-6 mm se također značajno razlikuju s obzirom na dob (</w:t>
      </w:r>
      <w:r w:rsidRPr="00D9335A">
        <w:rPr>
          <w:rFonts w:ascii="Times New Roman" w:hAnsi="Times New Roman" w:cs="Times New Roman"/>
          <w:i/>
          <w:iCs/>
        </w:rPr>
        <w:t xml:space="preserve">H </w:t>
      </w:r>
      <w:r w:rsidRPr="00D9335A">
        <w:rPr>
          <w:rFonts w:ascii="Times New Roman" w:hAnsi="Times New Roman" w:cs="Times New Roman"/>
        </w:rPr>
        <w:t>(4)</w:t>
      </w:r>
      <w:r w:rsidRPr="00D9335A">
        <w:rPr>
          <w:rFonts w:ascii="Times New Roman" w:hAnsi="Times New Roman" w:cs="Times New Roman"/>
          <w:i/>
          <w:iCs/>
        </w:rPr>
        <w:t xml:space="preserve"> </w:t>
      </w:r>
      <w:r w:rsidRPr="00D9335A">
        <w:rPr>
          <w:rFonts w:ascii="Times New Roman" w:hAnsi="Times New Roman" w:cs="Times New Roman"/>
        </w:rPr>
        <w:t xml:space="preserve">= 18.88, </w:t>
      </w:r>
      <w:r w:rsidRPr="00D9335A">
        <w:rPr>
          <w:rFonts w:ascii="Times New Roman" w:hAnsi="Times New Roman" w:cs="Times New Roman"/>
          <w:i/>
          <w:iCs/>
        </w:rPr>
        <w:t xml:space="preserve">p </w:t>
      </w:r>
      <w:r w:rsidRPr="00D9335A">
        <w:rPr>
          <w:rFonts w:ascii="Times New Roman" w:hAnsi="Times New Roman" w:cs="Times New Roman"/>
        </w:rPr>
        <w:t>= .0008) te je učestalost sve n</w:t>
      </w:r>
      <w:r w:rsidR="002A49A8">
        <w:rPr>
          <w:rFonts w:ascii="Times New Roman" w:hAnsi="Times New Roman" w:cs="Times New Roman"/>
        </w:rPr>
        <w:t xml:space="preserve">iža kod ispitanika u dobi od 10 do </w:t>
      </w:r>
      <w:r w:rsidRPr="00D9335A">
        <w:rPr>
          <w:rFonts w:ascii="Times New Roman" w:hAnsi="Times New Roman" w:cs="Times New Roman"/>
        </w:rPr>
        <w:t>80 godina (40%, 31.6%, 26.6%, 19.2%, 14.3% za skupine od 10, 20, 40, 60 i 80 godina). Arahnoidne granulacije veličine 8-10 mm imaju udio od 40% svih granulacija u kostima oko gornjeg sagitalnog sinusa u dobi od 10 godina, no ko</w:t>
      </w:r>
      <w:r w:rsidR="002A49A8">
        <w:rPr>
          <w:rFonts w:ascii="Times New Roman" w:hAnsi="Times New Roman" w:cs="Times New Roman"/>
        </w:rPr>
        <w:t xml:space="preserve">d ispitanika starije dobi od 20 do </w:t>
      </w:r>
      <w:r w:rsidRPr="00D9335A">
        <w:rPr>
          <w:rFonts w:ascii="Times New Roman" w:hAnsi="Times New Roman" w:cs="Times New Roman"/>
        </w:rPr>
        <w:t xml:space="preserve">80 godina njihov udio je značajno niži (18.4%, 20.3%, 22.3%, 20.6% posto za skupine od 20, 40, 60 i 80 godina; </w:t>
      </w:r>
      <w:r w:rsidRPr="00D9335A">
        <w:rPr>
          <w:rFonts w:ascii="Times New Roman" w:hAnsi="Times New Roman" w:cs="Times New Roman"/>
          <w:i/>
          <w:iCs/>
        </w:rPr>
        <w:t xml:space="preserve">H </w:t>
      </w:r>
      <w:r w:rsidRPr="00D9335A">
        <w:rPr>
          <w:rFonts w:ascii="Times New Roman" w:hAnsi="Times New Roman" w:cs="Times New Roman"/>
        </w:rPr>
        <w:t>(4)</w:t>
      </w:r>
      <w:r w:rsidRPr="00D9335A">
        <w:rPr>
          <w:rFonts w:ascii="Times New Roman" w:hAnsi="Times New Roman" w:cs="Times New Roman"/>
          <w:i/>
          <w:iCs/>
        </w:rPr>
        <w:t xml:space="preserve"> </w:t>
      </w:r>
      <w:r w:rsidRPr="00D9335A">
        <w:rPr>
          <w:rFonts w:ascii="Times New Roman" w:hAnsi="Times New Roman" w:cs="Times New Roman"/>
        </w:rPr>
        <w:t xml:space="preserve">= 22.36, </w:t>
      </w:r>
      <w:r w:rsidRPr="00D9335A">
        <w:rPr>
          <w:rFonts w:ascii="Times New Roman" w:hAnsi="Times New Roman" w:cs="Times New Roman"/>
          <w:i/>
          <w:iCs/>
        </w:rPr>
        <w:t xml:space="preserve">p </w:t>
      </w:r>
      <w:r w:rsidRPr="00D9335A">
        <w:rPr>
          <w:rFonts w:ascii="Times New Roman" w:hAnsi="Times New Roman" w:cs="Times New Roman"/>
        </w:rPr>
        <w:t>= .0002). S druge strane</w:t>
      </w:r>
      <w:r w:rsidR="002A49A8">
        <w:rPr>
          <w:rFonts w:ascii="Times New Roman" w:hAnsi="Times New Roman" w:cs="Times New Roman"/>
        </w:rPr>
        <w:t>,</w:t>
      </w:r>
      <w:r w:rsidRPr="00D9335A">
        <w:rPr>
          <w:rFonts w:ascii="Times New Roman" w:hAnsi="Times New Roman" w:cs="Times New Roman"/>
        </w:rPr>
        <w:t xml:space="preserve"> arahnoidne granulacije veličine 10-15 mm</w:t>
      </w:r>
      <w:r w:rsidR="002A49A8">
        <w:rPr>
          <w:rFonts w:ascii="Times New Roman" w:hAnsi="Times New Roman" w:cs="Times New Roman"/>
        </w:rPr>
        <w:t>,</w:t>
      </w:r>
      <w:r w:rsidRPr="00D9335A">
        <w:rPr>
          <w:rFonts w:ascii="Times New Roman" w:hAnsi="Times New Roman" w:cs="Times New Roman"/>
        </w:rPr>
        <w:t xml:space="preserve"> koje nisu evidentirane u dobi od 10 godina, značajno su</w:t>
      </w:r>
      <w:r w:rsidR="002A49A8">
        <w:rPr>
          <w:rFonts w:ascii="Times New Roman" w:hAnsi="Times New Roman" w:cs="Times New Roman"/>
        </w:rPr>
        <w:t xml:space="preserve"> više kod ispitanika dobi od 20 do </w:t>
      </w:r>
      <w:r w:rsidRPr="00D9335A">
        <w:rPr>
          <w:rFonts w:ascii="Times New Roman" w:hAnsi="Times New Roman" w:cs="Times New Roman"/>
        </w:rPr>
        <w:t xml:space="preserve">80 godina (5.7%, 14.7%, 18.7%, 33.3% za skupine od 20, 40, 60 i 80 godina; </w:t>
      </w:r>
      <w:r w:rsidRPr="00D9335A">
        <w:rPr>
          <w:rFonts w:ascii="Times New Roman" w:hAnsi="Times New Roman" w:cs="Times New Roman"/>
          <w:i/>
          <w:iCs/>
        </w:rPr>
        <w:t xml:space="preserve">H </w:t>
      </w:r>
      <w:r w:rsidRPr="00D9335A">
        <w:rPr>
          <w:rFonts w:ascii="Times New Roman" w:hAnsi="Times New Roman" w:cs="Times New Roman"/>
        </w:rPr>
        <w:t>(4)</w:t>
      </w:r>
      <w:r w:rsidRPr="00D9335A">
        <w:rPr>
          <w:rFonts w:ascii="Times New Roman" w:hAnsi="Times New Roman" w:cs="Times New Roman"/>
          <w:i/>
          <w:iCs/>
        </w:rPr>
        <w:t xml:space="preserve"> </w:t>
      </w:r>
      <w:r w:rsidRPr="00D9335A">
        <w:rPr>
          <w:rFonts w:ascii="Times New Roman" w:hAnsi="Times New Roman" w:cs="Times New Roman"/>
        </w:rPr>
        <w:t xml:space="preserve">= 21.67, </w:t>
      </w:r>
      <w:r w:rsidRPr="00D9335A">
        <w:rPr>
          <w:rFonts w:ascii="Times New Roman" w:hAnsi="Times New Roman" w:cs="Times New Roman"/>
          <w:i/>
          <w:iCs/>
        </w:rPr>
        <w:t xml:space="preserve">p </w:t>
      </w:r>
      <w:r w:rsidRPr="00D9335A">
        <w:rPr>
          <w:rFonts w:ascii="Times New Roman" w:hAnsi="Times New Roman" w:cs="Times New Roman"/>
        </w:rPr>
        <w:t xml:space="preserve">= .0002). Najveće granulacije promjera 15-20 mm nalaze se samo u tri najstarije dobne skupine (2.2%, 1.4% te 9.5% za skupine od 40, 60 i 80 godina). Arahnoidne granulacije u kostima oko gornjeg sagitalnog sinusa koje su manje od 4 mm najučestalije su u dobnoj skupini od 20 godina te čine 34.21% svih arahnoidnih granulacija, dok su u svim ostalim dobnim skupinama manje zastupljene. U dobi od 80 godina samo 4.8% arahnoidnih granulacija u kostima oko gornjeg sagitalnog sinusa su manje od 4 mm dok je 95.2% arahnoidnih granulacija veće od 4 mm. </w:t>
      </w:r>
    </w:p>
    <w:p w:rsidR="00D9335A" w:rsidRPr="00D9335A" w:rsidRDefault="001C17C4" w:rsidP="00B13AA5">
      <w:pPr>
        <w:spacing w:line="360" w:lineRule="auto"/>
        <w:jc w:val="both"/>
        <w:rPr>
          <w:rFonts w:ascii="Times New Roman" w:hAnsi="Times New Roman" w:cs="Times New Roman"/>
        </w:rPr>
      </w:pPr>
      <w:r>
        <w:rPr>
          <w:rFonts w:ascii="Times New Roman" w:hAnsi="Times New Roman" w:cs="Times New Roman"/>
        </w:rPr>
        <w:br w:type="page"/>
      </w:r>
    </w:p>
    <w:p w:rsidR="00914CE0" w:rsidRPr="00D9335A" w:rsidRDefault="00914CE0" w:rsidP="00B13AA5">
      <w:pPr>
        <w:pStyle w:val="Heading1"/>
        <w:jc w:val="both"/>
      </w:pPr>
      <w:bookmarkStart w:id="8" w:name="_Toc49090997"/>
      <w:r w:rsidRPr="00D9335A">
        <w:lastRenderedPageBreak/>
        <w:t>R</w:t>
      </w:r>
      <w:r w:rsidR="009F2ECF" w:rsidRPr="00D9335A">
        <w:t>ASPRAVA</w:t>
      </w:r>
      <w:bookmarkEnd w:id="8"/>
    </w:p>
    <w:p w:rsidR="002C307C" w:rsidRDefault="009F2ECF" w:rsidP="00B13AA5">
      <w:pPr>
        <w:spacing w:line="360" w:lineRule="auto"/>
        <w:jc w:val="both"/>
        <w:rPr>
          <w:rFonts w:ascii="Times New Roman" w:hAnsi="Times New Roman" w:cs="Times New Roman"/>
        </w:rPr>
      </w:pPr>
      <w:r w:rsidRPr="00D9335A">
        <w:rPr>
          <w:rFonts w:ascii="Times New Roman" w:hAnsi="Times New Roman" w:cs="Times New Roman"/>
        </w:rPr>
        <w:t>Rezultati našeg istraživanja pokazuju kako se u najmlađim i najstarijim dobnim skupinama nalazi veliki postotak ispitanika koji uopće nema arahnoidnih granulacija u duralnim sinusima (slika 2.).  U novorođenačkoj te dobi od 2 godine kod 85% ispitanika se ne nalaze arahnoidne granulacije u duralnim sinusima (slika 2</w:t>
      </w:r>
      <w:r w:rsidR="00440C64">
        <w:rPr>
          <w:rFonts w:ascii="Times New Roman" w:hAnsi="Times New Roman" w:cs="Times New Roman"/>
        </w:rPr>
        <w:t>.</w:t>
      </w:r>
      <w:r w:rsidRPr="00D9335A">
        <w:rPr>
          <w:rFonts w:ascii="Times New Roman" w:hAnsi="Times New Roman" w:cs="Times New Roman"/>
        </w:rPr>
        <w:t xml:space="preserve">).  Ovakvi nalazi su u skladu s prijašnjim studijama koje su također pokazale kako prije 18 mjeseci starosti arahnoidne granulacije kod većine ispitanika nisu vidljive čak niti  kad se duralni sinusi prepariraju i promatraju pod lupom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ISSN":"0021-8782","PMID":"17103914","author":[{"dropping-particle":"","family":"Gros Clark","given":"W E","non-dropping-particle":"le","parse-names":false,"suffix":""}],"container-title":"Journal of anatomy","id":"ITEM-1","issue":"Pt 1","issued":{"date-parts":[["1920","10"]]},"number-of-pages":"40-8","publisher":"Wiley-Blackwell","title":"On the Pacchionian Bodies.","type":"book","volume":"55"},"uris":["http://www.mendeley.com/documents/?uuid=e4fbb69b-bc83-336f-bb02-b2359b6a6e32"]}],"mendeley":{"formattedCitation":"(le Gros Clark, 1920)","plainTextFormattedCitation":"(le Gros Clark, 1920)","previouslyFormattedCitation":"(le Gros Clark, 1920)"},"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le Gros Clark, 1920)</w:t>
      </w:r>
      <w:r w:rsidRPr="00D9335A">
        <w:rPr>
          <w:rFonts w:ascii="Times New Roman" w:hAnsi="Times New Roman" w:cs="Times New Roman"/>
        </w:rPr>
        <w:fldChar w:fldCharType="end"/>
      </w:r>
      <w:r w:rsidRPr="00D9335A">
        <w:rPr>
          <w:rFonts w:ascii="Times New Roman" w:hAnsi="Times New Roman" w:cs="Times New Roman"/>
        </w:rPr>
        <w:t xml:space="preserve">.  Nadalje, na slici 2. je vidljivo  kako i u najstarijim skupinama od 60 i 80 godina kod 15-35% ispitanika nema arahnoidnih granulacija u duralnim sinusima. I ovi nalazi u skladu su s ranijim anatomskim radovima koji pokazuju kako u odrasloj dobi oko 1/3 ispitanika nema arahnoidnih granulacija u duralnim sinusim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ISSN":"01956108","abstract":"PURPOSE: To determine the imaging appearance and frequency with which arachnoid granulations are seen on contrast-enhanced CT and MR studies of the brain. METHODS: We retrospectively reviewed 573 contrast-enhanced CT scans and 100 contrast-enhanced MR studies of the brain for the presence of discrete filling defects within the venous sinuses. An anatomic study of the dural sinuses of 29 cadavers was performed, and the location, appearance, and histologic findings of focal protrusions into the dural sinus lumen (arachnoid granulations) were assessed and compared with the imaging findings. RESULTS: Discrete filling defects within the dural sinuses were found on 138 (24%) of the contrast-enhanced CT examinations. A total of 168 defects were found, the majority (92%) within the transverse sinuses. One third were isodense and two thirds were hypodense relative to brain parenchyma. Patients with filling defects were older than patients without filling defects (mean age, 46 years versus 40 years). Discrete intrasinus signal foci were noted on 13 (13%) of the contrast-enhanced MR studies. The foci followed the same distribution as the filling defects seen on CT scans and were isointense to hypointense on T1-weighted images, variable in signal on balanced images, and hyperintense on T2-weighted images. Transverse sinus arachnoid granulations were noted adjacent to venous entrance sites in 62% and 85% of the CT and MR examinations, respectively. Arachnoid granulations were found in 19 (66%) of the cadaveric specimens, in a similar distribution as that seen on the imaging studies. CONCLUSION: Discrete filling defects, consistent with arachnoid granulations, may be seen in the dural sinuses on 24% of contrast-enhanced CT scans and on 13% of MR studies. They are focal, well-defined, and typically located within the lateral transverse sinuses adjacent to venous entrance sites. They should not be mistaken for sinus thrombosis or intrasinus tumor, but recognized as normal structures.","author":[{"dropping-particle":"","family":"Leach","given":"James L.","non-dropping-particle":"","parse-names":false,"suffix":""},{"dropping-particle":"V.","family":"Jones","given":"Biaise","non-dropping-particle":"","parse-names":false,"suffix":""},{"dropping-particle":"","family":"Tomsick","given":"Thomas A.","non-dropping-particle":"","parse-names":false,"suffix":""},{"dropping-particle":"","family":"Stewart","given":"Cheryl A.","non-dropping-particle":"","parse-names":false,"suffix":""},{"dropping-particle":"","family":"Balko","given":"M. Gregory","non-dropping-particle":"","parse-names":false,"suffix":""}],"container-title":"American Journal of Neuroradiology","id":"ITEM-1","issue":"8","issued":{"date-parts":[["1996"]]},"page":"1523-1532","title":"Normal appearance of arachnoid granulations on contrast-enhanced CT and MR of the brain: Differentiation from dural sinus disease","type":"article-journal","volume":"17"},"uris":["http://www.mendeley.com/documents/?uuid=2eef5930-74af-4ca2-9444-5cfeb606b8ed"]},{"id":"ITEM-2","itemData":{"DOI":"10.1148/113.1.95","ISSN":"00338419","abstract":"The arachnoid impressions in the skull vault were studied on skull radiographs of patients of various ages. The relationships of the superior superficial cerebral veins and the lacunae laterales to the arachnoid granulations were demonstrated in the venous phases of carotid angiograms. The cortical veins either coursed into the bony arachnoid impressions or around the margins of the impressions to enter the superior sagittal sinus. Anatomical specimens of the dura, granulations and superior sagittal sinus were studied by injection and dissection techniques to show the relationship of the superior superficial cerebral veins, the lacunae laterales, and the arachnoid granulations.","author":[{"dropping-particle":"","family":"Grossman","given":"C. B.","non-dropping-particle":"","parse-names":false,"suffix":""},{"dropping-particle":"","family":"Potts","given":"D. G.","non-dropping-particle":"","parse-names":false,"suffix":""}],"container-title":"Radiology","id":"ITEM-2","issue":"1","issued":{"date-parts":[["1974"]]},"page":"95-100","title":"Arachnoid granulations: radiology and anatomy","type":"article-journal","volume":"113"},"uris":["http://www.mendeley.com/documents/?uuid=09e300fa-8fb6-4c1e-b79d-4f87dd4da16f"]},{"id":"ITEM-3","itemData":{"ISSN":"01956108","PMID":"12427634","abstract":"BACKGROUND AND PURPOSE: The potential pitfalls in the diagnosis of dural sinus thrombosis include the presence of arachnoid granulations, intrasinus fibrotic bands (so-called septa), and hypoplasia or aplasia of the dural sinuses. The purpose of this study was to assess the appearance, distribution, and prevalence of arachnoid granulations and septa in the dural sinuses by using a high resolution 3D contrast-enhanced magnetization prepared rapid acquisition gradient-echo (MPRAGE) imaging sequence. METHODS: Conventional MR images and contrast-enhanced MPRAGE images of 100 consecutive patients who had no abnormalities of the dural sinuses were retrospectively reviewed. The incidence, site, number, size, signal intensity, and shape of arachnoid granulations and septa within the sinuses and their relationship with adjacent veins were recorded. RESULTS: With 3D contrast-enhanced MPRAGE imaging, 433 round, oval, or lobulated focal filling defects were found in a total of 90 patients. Curvilinear septa were observed in 92 patients. Sixty-nine patients had round, oval, or lobulated defects in the transverse sinus, 59 had such defects in the superior sagittal sinus, and 47 had such defects in the straight sinus. All except two of the above defects were isointense relative to CSF on all images. These structures were presumed to be arachnoid granulations. Of 431 arachnoid granulations, 233 (53.8%) were located in the superior sagittal sinus, 122 (28.1%) in the transverse sinus, and 76 (17.6%) in the straight sinus. One or more veins were seen to enter arachnoid granulations in 414 (96%) instances. CONCLUSION: The contrast-enhanced 3D MPRAGE imaging sequence showed a much higher prevalence and a different distribution of arachnoid granulations and septa within dural sinuses than have been observed in previous radiologic studies. Arachnoid granulations were closely related spatially to veins.","author":[{"dropping-particle":"","family":"Liang","given":"Luxia","non-dropping-particle":"","parse-names":false,"suffix":""},{"dropping-particle":"","family":"Korogi","given":"Yukunori","non-dropping-particle":"","parse-names":false,"suffix":""},{"dropping-particle":"","family":"Sugahara","given":"Takeshi","non-dropping-particle":"","parse-names":false,"suffix":""},{"dropping-particle":"","family":"Ikushima","given":"Ichiro","non-dropping-particle":"","parse-names":false,"suffix":""},{"dropping-particle":"","family":"Shigematsu","given":"Yoshinori","non-dropping-particle":"","parse-names":false,"suffix":""},{"dropping-particle":"","family":"Takahashi","given":"Mutsumasa","non-dropping-particle":"","parse-names":false,"suffix":""},{"dropping-particle":"","family":"Provenzale","given":"James M.","non-dropping-particle":"","parse-names":false,"suffix":""}],"container-title":"American Journal of Neuroradiology","id":"ITEM-3","issue":"10","issued":{"date-parts":[["2002"]]},"page":"1739-1746","title":"Normal structures in the intracranial dural sinuses: Delineation with 3D contrast-enhanced magnetization prepared rapid acquisition gradient-echo imaging sequence","type":"article-journal","volume":"23"},"uris":["http://www.mendeley.com/documents/?uuid=85eee675-f9e0-45ff-8449-5242dde06731"]}],"mendeley":{"formattedCitation":"(Grossman &amp; Potts, 1974; Leach et al., 1996; Liang et al., 2002)","plainTextFormattedCitation":"(Grossman &amp; Potts, 1974; Leach et al., 1996; Liang et al., 2002)","previouslyFormattedCitation":"(Grossman &amp; Potts, 1974; Leach et al., 1996; Liang et al., 2002)"},"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Grossman &amp; Potts, 1974; Leach et al., 1996; Liang et al., 2002)</w:t>
      </w:r>
      <w:r w:rsidRPr="00D9335A">
        <w:rPr>
          <w:rFonts w:ascii="Times New Roman" w:hAnsi="Times New Roman" w:cs="Times New Roman"/>
        </w:rPr>
        <w:fldChar w:fldCharType="end"/>
      </w:r>
      <w:r w:rsidRPr="00D9335A">
        <w:rPr>
          <w:rFonts w:ascii="Times New Roman" w:hAnsi="Times New Roman" w:cs="Times New Roman"/>
        </w:rPr>
        <w:t>.</w:t>
      </w:r>
      <w:r w:rsidRPr="00D9335A">
        <w:rPr>
          <w:rFonts w:ascii="Times New Roman" w:hAnsi="Times New Roman" w:cs="Times New Roman"/>
        </w:rPr>
        <w:br/>
        <w:t xml:space="preserve">Postavlja se pitanje kako se ovakvi nalazi uklapaju u klasični koncept fiziologije likvora koji arahnoidne granulacije smatra najvažnijim mjestom apsorpcije likvora u venski sustav. Valja uvažiti činjenicu kao se arahnoidne granulacije smatraju hipertrofiranim arahnoidnim vilijima te je kod pacijenata bez arahnoidnih granulacija moguće postojanje vilija koji su puno manjih dimenzija te se stoga ne mogu vizualizirati MR snimanjim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093/brain/96.2.329","ISSN":"00068950","PMID":"4197586","author":[{"dropping-particle":"","family":"Davson","given":"H.","non-dropping-particle":"","parse-names":false,"suffix":""},{"dropping-particle":"","family":"Domer","given":"F. R.","non-dropping-particle":"","parse-names":false,"suffix":""},{"dropping-particle":"","family":"Hollingsworth","given":"J. R.","non-dropping-particle":"","parse-names":false,"suffix":""}],"container-title":"Brain","id":"ITEM-1","issue":"2","issued":{"date-parts":[["1973"]]},"page":"329-336","title":"The mechanism of drainage of the cerebrospinal fluid","type":"article-journal","volume":"96"},"uris":["http://www.mendeley.com/documents/?uuid=53c77fd9-795b-4595-93f6-937bb9b0f2a3"]},{"id":"ITEM-2","itemData":{"DOI":"10.1152/ajpregu.00173.2002","ISSN":"0363-6119","abstract":"&lt;p&gt; Arachnoid villi and granulations are thought to represent the primary sites where cerebrospinal fluid (CSF) is absorbed. However, these structures do not appear to exist in the fetus but begin to develop around the time of birth and increase in number with age. With the use of a constant pressure-perfusion system in 2- to 6-day-old lambs, we observed that global CSF transport (0.012 ± 0.003 ml · min &lt;sup&gt;−1&lt;/sup&gt; · cmH &lt;sub&gt;2&lt;/sub&gt; O &lt;sup&gt;−1&lt;/sup&gt; ) and CSF outflow resistance (96.5 ± 17.8 cmH &lt;sub&gt;2&lt;/sub&gt; O · ml &lt;sup&gt;−1&lt;/sup&gt; · min) were very similar to comparable measures in adult animals despite the relative paucity of arachnoid villi at this stage of development. In the neonate, the recovery patterns of a radioactive protein CSF tracer in various lymph nodes and tissues indicated that CSF transport occurred through multiple lymphatic pathways. An especially important route was transport through the cribriform plate into extracranial lymphatics located in the nasal submucosa. To investigate the importance of the cribriform route in cranial CSF clearance, the cranial CSF compartment was isolated surgically from its spinal counterpart. When the cribriform plate was sealed extracranially under these conditions, CSF transport was impaired significantly. These data demonstrate an essential function for lymphatics in neonatal CSF transport and imply that arachnoid projections may play a limited role earlier in development. &lt;/p&gt;","author":[{"dropping-particle":"","family":"Papaiconomou","given":"C.","non-dropping-particle":"","parse-names":false,"suffix":""},{"dropping-particle":"","family":"Bozanovic-Sosic","given":"R.","non-dropping-particle":"","parse-names":false,"suffix":""},{"dropping-particle":"","family":"Zakharov","given":"A.","non-dropping-particle":"","parse-names":false,"suffix":""},{"dropping-particle":"","family":"Johnston","given":"M.","non-dropping-particle":"","parse-names":false,"suffix":""}],"container-title":"American Journal of Physiology-Regulatory, Integrative and Comparative Physiology","id":"ITEM-2","issue":"4","issued":{"date-parts":[["2002","10","1"]]},"page":"R869-R876","publisher":" American Physiological SocietyBethesda, MD ","title":"Does neonatal cerebrospinal fluid absorption occur via arachnoid projections or extracranial lymphatics?","type":"article-journal","volume":"283"},"uris":["http://www.mendeley.com/documents/?uuid=3b2a64c0-910e-3d96-b069-ce767b74c17d"]}],"mendeley":{"formattedCitation":"(Davson et al., 1973; Papaiconomou et al., 2002)","plainTextFormattedCitation":"(Davson et al., 1973; Papaiconomou et al., 2002)","previouslyFormattedCitation":"(Davson et al., 1973; Papaiconomou et al., 2002)"},"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Davson et al., 1973; Papaiconomou et al., 2002)</w:t>
      </w:r>
      <w:r w:rsidRPr="00D9335A">
        <w:rPr>
          <w:rFonts w:ascii="Times New Roman" w:hAnsi="Times New Roman" w:cs="Times New Roman"/>
        </w:rPr>
        <w:fldChar w:fldCharType="end"/>
      </w:r>
      <w:r w:rsidRPr="00D9335A">
        <w:rPr>
          <w:rFonts w:ascii="Times New Roman" w:hAnsi="Times New Roman" w:cs="Times New Roman"/>
        </w:rPr>
        <w:t xml:space="preserve">. No, histološke studije na embrijima i fetusima pokazale su kako u prenatalnom periodu ne postoje niti arahnoidni viliji niti arahnoidne granulacije u duralnim sinusim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159/000119881","ISSN":"14230305","abstract":"The subarachnoid space, the chorioid plexus and the arachnoid villi are microscopically studied in 60 normal human embryos and in 3 abnormal human embryos with rhombencephaloschisis and cervical myeloschisis. The subarachnoid space has been generally considered to be developed by outflow of cerebrospinal fluid (CSF) of the choroid-plexus origin from the IVth ventricle. This generally accepted concept does not meet with our findings: (1) cavity formation in the meninx primitiva is seen before appearance of the choroid plexus; (2) the primitive subarachnoid space is developed earlier in the prepontine region than in the area dorsal to the rhombic roof, and (3) the primitive subarachnoid space is formed in the embryos with dysraphism where the perineural subarachnoid space is separated from the ventricles. Apparently the embryonic pattern of CSF circulation should be much different from the generally believed pattern of adult, since the arachnoid villi are absent in the embryos and the ability of production of CSF in the embryonic choroid plexus is questionable. It is suggested that such embryonic pattern of CSF production and absorption may partly persist in adult human being. © 1980 S. Karger AG, Basel.","author":[{"dropping-particle":"","family":"Osaka","given":"Kunihiko","non-dropping-particle":"","parse-names":false,"suffix":""},{"dropping-particle":"","family":"Hanila","given":"Hajiwe","non-dropping-particle":"","parse-names":false,"suffix":""},{"dropping-particle":"","family":"Matsumoto","given":"Satoshi","non-dropping-particle":"","parse-names":false,"suffix":""},{"dropping-particle":"","family":"Yasuda","given":"Mineo","non-dropping-particle":"","parse-names":false,"suffix":""}],"container-title":"Pediatric Neurosurgery","id":"ITEM-1","issue":"1","issued":{"date-parts":[["1980"]]},"page":"26-38","publisher":"S. Karger AG","title":"Development of the cerebrospinal fluid pathway in the normal and abnormal human embryos","type":"article-journal","volume":"6"},"uris":["http://www.mendeley.com/documents/?uuid=69286d22-ffb8-3699-a93f-6d5a8b2d74e0"]},{"id":"ITEM-2","itemData":{"DOI":"10.1097/00006123-199607000-00017","ISSN":"0148396X","abstract":"OBJECTIVE: The absorption of cerebrospinal fluid occurs primarily by means of arachnoid granulations (AG) in the superior sagittal sinus (SSS) and the lacunae laterales (LL) in the parasagittal dura. Previous descriptions of this region suggest a network of intradural channels, but finer details of extent and relationship between channels and AG were not addressed. Therefore, we undertook an anatomic study of cadaveric parasagittal dura. METHODS: The SSS and parasagittal dura of 20 formalin-fixed adult cadavers and 15 autopsy specimens from patients ranging in age from 18 weeks of gestation to 80 years were studied by use of a light microscope, a scanning electron microscope, and corrosion casting. Intradural injections into the parasagittal region were performed in two formalin-fixed and four autopsy specimens from adults by use of normal saline and corrosion casting. RESULTS: Extensive networks of intradural channels from 0.02 to 2.0 mm in diameter were noted in all of the specimens. Channels either were connected to the SSS at intervals along the side wall or drained directly into the LL, which extended up to 3 cm from midline. Channels lined with endothelium stained positive for Factor VIII, as did the endothelium of the LL and SSS. In some places, the network of channels seemed to coalesce to form LL. The underside of the dura was coarse and trabeculated where the channels were abundant, and AG were interdigitated between these trabeculae. In regions of the dura where channels were sparse or absent, the dural underside was smooth and lacked AG. Underlying cortical veins opened directly into the SSS and were unrelated to intradural channels. Intradural parasagittal injections from the epidural side accessed the SSS by way of channels using pressures between 0 and 20 cm H2O at 1.5 ml/min. CONCLUSION: These channels may represent a pathway for the flow of cerebrospinal fluid from AG to the SSS.","author":[{"dropping-particle":"","family":"Fox","given":"Richard J.","non-dropping-particle":"","parse-names":false,"suffix":""},{"dropping-particle":"","family":"Walji","given":"Anil H.","non-dropping-particle":"","parse-names":false,"suffix":""},{"dropping-particle":"","family":"Mielke","given":"Bruce","non-dropping-particle":"","parse-names":false,"suffix":""},{"dropping-particle":"","family":"Petruk","given":"Kenneth C.","non-dropping-particle":"","parse-names":false,"suffix":""},{"dropping-particle":"","family":"Aronyk","given":"Keith E.","non-dropping-particle":"","parse-names":false,"suffix":""}],"container-title":"Neurosurgery","id":"ITEM-2","issue":"1","issued":{"date-parts":[["1996","7","1"]]},"page":"84-91","title":"Anatomic details of intradural channels in the parasagittal dura: A possible pathway for flow of cerebrospinal fluid","type":"article-journal","volume":"39"},"uris":["http://www.mendeley.com/documents/?uuid=80fb2541-b8d7-3c15-97d6-a18f602779d3"]}],"mendeley":{"formattedCitation":"(Fox et al., 1996; Osaka et al., 1980)","plainTextFormattedCitation":"(Fox et al., 1996; Osaka et al., 1980)","previouslyFormattedCitation":"(Fox et al., 1996; Osaka et al., 1980)"},"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Fox et al., 1996; Osaka et al., 1980)</w:t>
      </w:r>
      <w:r w:rsidRPr="00D9335A">
        <w:rPr>
          <w:rFonts w:ascii="Times New Roman" w:hAnsi="Times New Roman" w:cs="Times New Roman"/>
        </w:rPr>
        <w:fldChar w:fldCharType="end"/>
      </w:r>
      <w:r w:rsidRPr="00D9335A">
        <w:rPr>
          <w:rFonts w:ascii="Times New Roman" w:hAnsi="Times New Roman" w:cs="Times New Roman"/>
        </w:rPr>
        <w:t xml:space="preserve"> iako su koroidni pleksusi razvijeni već od 3</w:t>
      </w:r>
      <w:r w:rsidR="00440C64">
        <w:rPr>
          <w:rFonts w:ascii="Times New Roman" w:hAnsi="Times New Roman" w:cs="Times New Roman"/>
        </w:rPr>
        <w:t>.</w:t>
      </w:r>
      <w:r w:rsidRPr="00D9335A">
        <w:rPr>
          <w:rFonts w:ascii="Times New Roman" w:hAnsi="Times New Roman" w:cs="Times New Roman"/>
        </w:rPr>
        <w:t xml:space="preserve"> mjeseca gestacije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007/978-1-60327-455-5_11","ISBN":"9781603274555","author":[{"dropping-particle":"","family":"Johanson","given":"Conrad E.","non-dropping-particle":"","parse-names":false,"suffix":""}],"container-title":"Neuroscience in Medicine: Third Edition","id":"ITEM-1","issued":{"date-parts":[["2008"]]},"page":"173-200","publisher":"Humana Press Inc.","title":"Choroid plexus-cerebrospinal fluid circulatory dynamics: Impact on brain growth, metabolism, and repair","type":"chapter"},"uris":["http://www.mendeley.com/documents/?uuid=b380ebf4-182c-3d83-b7b7-95e22cd1b923"]}],"mendeley":{"formattedCitation":"(Johanson, 2008)","plainTextFormattedCitation":"(Johanson, 2008)","previouslyFormattedCitation":"(Johanson, 2008)"},"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Johanson, 2008)</w:t>
      </w:r>
      <w:r w:rsidRPr="00D9335A">
        <w:rPr>
          <w:rFonts w:ascii="Times New Roman" w:hAnsi="Times New Roman" w:cs="Times New Roman"/>
        </w:rPr>
        <w:fldChar w:fldCharType="end"/>
      </w:r>
      <w:r w:rsidRPr="00D9335A">
        <w:rPr>
          <w:rFonts w:ascii="Times New Roman" w:hAnsi="Times New Roman" w:cs="Times New Roman"/>
        </w:rPr>
        <w:t>. I ovaj nalaz postavlja pitanje o značenju arahnoidnih granulacija i arahnoidnih vilija u fiziologiji cerebrospinalnog likvora u najranijoj razvojnoj fazi. Iz naših rezultata te podataka iz literature čini se kako arahnoidne granulacije po svemu nemaju ključnu ulogu u apsorpciji likvora kako to pretpostavlja tradicionalni koncept fiziologije likvora jer veliki broj ispitanika u svim dobnim skupinama uopće nema arahnoidne granulacije.</w:t>
      </w:r>
    </w:p>
    <w:p w:rsidR="00B836B0" w:rsidRDefault="009F2ECF" w:rsidP="00BC1F7A">
      <w:pPr>
        <w:spacing w:line="360" w:lineRule="auto"/>
        <w:ind w:firstLine="708"/>
        <w:jc w:val="both"/>
        <w:rPr>
          <w:rFonts w:ascii="Times New Roman" w:hAnsi="Times New Roman" w:cs="Times New Roman"/>
        </w:rPr>
      </w:pPr>
      <w:r w:rsidRPr="00D9335A">
        <w:rPr>
          <w:rFonts w:ascii="Times New Roman" w:hAnsi="Times New Roman" w:cs="Times New Roman"/>
        </w:rPr>
        <w:t xml:space="preserve">Broj arahnoidnih granulacija u duralnim sinusima i okolnim kostima značajno se mijenja ovisno o dobi ispitanika. Dinamika promjena broja arahnoidnih granulacija je najizraženija u gornjem sagitalnom sinusu i kostima oko njega (slika 4.). Na slici 4A. vidi se kako prosječan broj arahnodnih granulacija u gornjem sagitalnom sinusu raste od novorođenačke dobi do 40. godine života, no zanimljivo je  kako se čak i u skupini od 40 godina broj arahnoidnih granulacija kod pojedinačnih </w:t>
      </w:r>
      <w:r w:rsidR="008C0C68">
        <w:rPr>
          <w:rFonts w:ascii="Times New Roman" w:hAnsi="Times New Roman" w:cs="Times New Roman"/>
        </w:rPr>
        <w:t xml:space="preserve">ispitanika kreće u rasponu od 1 do </w:t>
      </w:r>
      <w:r w:rsidRPr="00D9335A">
        <w:rPr>
          <w:rFonts w:ascii="Times New Roman" w:hAnsi="Times New Roman" w:cs="Times New Roman"/>
        </w:rPr>
        <w:t>23. I u svim drugim dobnim skupinama nalaze se velike interindividualne varijacije broja arahnoidnih granulacija. Za očekivati je kako mali broj arahnoidnih granulacija koje nalazimo kod pojedinih ispitanika u svim dobnim skupinama nije dovoljan za ključnu ulogu u apsorpciji likvora kako se tradicionalno pretpostavlja. Osim toga, uočen je vrlo veliki broj arahnoidnih granulacija koje se nalaze u kostima oko gornjeg sagitalnog sinusa</w:t>
      </w:r>
      <w:r w:rsidR="008C0C68">
        <w:rPr>
          <w:rFonts w:ascii="Times New Roman" w:hAnsi="Times New Roman" w:cs="Times New Roman"/>
        </w:rPr>
        <w:t>,</w:t>
      </w:r>
      <w:r w:rsidRPr="00D9335A">
        <w:rPr>
          <w:rFonts w:ascii="Times New Roman" w:hAnsi="Times New Roman" w:cs="Times New Roman"/>
        </w:rPr>
        <w:t xml:space="preserve"> a koje zasigurno ne sudjeluju u apsorpciji likvora. Naime u dobnim skupinama od 60 i 80 godina arahnooidne granulacije </w:t>
      </w:r>
      <w:r w:rsidRPr="00D9335A">
        <w:rPr>
          <w:rFonts w:ascii="Times New Roman" w:hAnsi="Times New Roman" w:cs="Times New Roman"/>
        </w:rPr>
        <w:lastRenderedPageBreak/>
        <w:t>u kostima oko gornjeg sagitalnog sinusa su brojnije nego u samom gornjem sagitalnom sinusu (slika 4A.)</w:t>
      </w:r>
      <w:r w:rsidR="00B836B0">
        <w:rPr>
          <w:rFonts w:ascii="Times New Roman" w:hAnsi="Times New Roman" w:cs="Times New Roman"/>
        </w:rPr>
        <w:t xml:space="preserve">. </w:t>
      </w:r>
    </w:p>
    <w:p w:rsidR="00006EEB" w:rsidRDefault="009F2ECF" w:rsidP="00B836B0">
      <w:pPr>
        <w:spacing w:line="360" w:lineRule="auto"/>
        <w:ind w:firstLine="708"/>
        <w:jc w:val="both"/>
        <w:rPr>
          <w:rFonts w:ascii="Times New Roman" w:hAnsi="Times New Roman" w:cs="Times New Roman"/>
        </w:rPr>
      </w:pPr>
      <w:r w:rsidRPr="00D9335A">
        <w:rPr>
          <w:rFonts w:ascii="Times New Roman" w:hAnsi="Times New Roman" w:cs="Times New Roman"/>
        </w:rPr>
        <w:t xml:space="preserve">U transverzalnim i sigmoidnim sinusima ne nalazi se značajnijeg povećanja učestalosti arahnoidnih granulacija tijekom života, a u okolnim kostima neurokranija niti u jednoj dobnoj skupini nisu nađene  arahnoidne granulacije (slika 4B i 4C.), mada se u kliničkoj praksi ipak ponekad mogu vidjeti i u kostima uz transverzalne i sigmoidne sinuse. Iz navedenih rezultata se nameće pitanje kakva je uopće fiziološka uloga arahnoidnih granulacija u duralnim sinusima i okolnim kostima neurokranija. </w:t>
      </w:r>
    </w:p>
    <w:p w:rsidR="00006EEB" w:rsidRDefault="009F2ECF" w:rsidP="00B836B0">
      <w:pPr>
        <w:spacing w:line="360" w:lineRule="auto"/>
        <w:ind w:firstLine="708"/>
        <w:jc w:val="both"/>
        <w:rPr>
          <w:rFonts w:ascii="Times New Roman" w:hAnsi="Times New Roman" w:cs="Times New Roman"/>
        </w:rPr>
      </w:pPr>
      <w:r w:rsidRPr="00D9335A">
        <w:rPr>
          <w:rFonts w:ascii="Times New Roman" w:hAnsi="Times New Roman" w:cs="Times New Roman"/>
        </w:rPr>
        <w:t>Poznato je kako i u drugim organskim sustavima postoje strukture koje nisu prisutne od rođenja. Njihov razvoj u kasnijem životu ne znači nužno kako one imaju fiziološku ulogu</w:t>
      </w:r>
      <w:r w:rsidR="008C0C68">
        <w:rPr>
          <w:rFonts w:ascii="Times New Roman" w:hAnsi="Times New Roman" w:cs="Times New Roman"/>
        </w:rPr>
        <w:t>,</w:t>
      </w:r>
      <w:r w:rsidRPr="00D9335A">
        <w:rPr>
          <w:rFonts w:ascii="Times New Roman" w:hAnsi="Times New Roman" w:cs="Times New Roman"/>
        </w:rPr>
        <w:t xml:space="preserve"> nego mogu biti  posljedica dugotrajnih patofizioloških procesa. Jedan primjer su divertikli koji se razvijaju na stijenci debelog crijeva kao male protruzije mukoze i submukoze  kroz mišićni sloj na mjestu ulaska krvnih žila u stijenku debelog crijev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097/01.mcg.0000225508.90417.07","ISSN":"0192-0790","abstract":"Left-sided diverticular disease affects upwards of 50% of the population over the age of 60 years in western countries and is becoming more common as the population ages. Studies from the 1960s to 1980s related its occurrence to the use of low fiber diets, and to the prolonged colonic transit time and increased intraluminal pressure associated with low-volume stools. Pulsion diverticula (pseudodiverticula) emerge through the muscularis propria of the left colon at points of penetration of the vasa recta that supply the submucosa and mucosa. Cardinal features of the sigmoid colon in diverticular disease are abnormalities of the muscularis propria, including thickening and elastosis of the teniae, shortening of the bowel, and thickening and folding of the circular muscle with the development of transverse semilunar ridges between the mesenteric and antimesenteric teniae. Complications of diverticular disease such as hemorrhage, diverticulitis, peridiverticular abscess, fistula, and perforation are well recognized. Copyright © 2006 by Lippincott Williams &amp; Wilkins.","author":[{"dropping-particle":"","family":"Brian West","given":"A.","non-dropping-particle":"","parse-names":false,"suffix":""}],"container-title":"Journal of Clinical Gastroenterology","id":"ITEM-1","issue":"Supplement 3","issued":{"date-parts":[["2006","8"]]},"page":"S126-S131","title":"The Pathology of Diverticulosis: Classical Concepts and Mucosal Changes in Diverticula","type":"article-journal","volume":"40"},"uris":["http://www.mendeley.com/documents/?uuid=693864b2-b467-36b6-9bb8-e5fe477da839"]}],"mendeley":{"formattedCitation":"(Brian West, 2006)","plainTextFormattedCitation":"(Brian West, 2006)","previouslyFormattedCitation":"(Brian West, 2006)"},"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Brian West, 2006)</w:t>
      </w:r>
      <w:r w:rsidRPr="00D9335A">
        <w:rPr>
          <w:rFonts w:ascii="Times New Roman" w:hAnsi="Times New Roman" w:cs="Times New Roman"/>
        </w:rPr>
        <w:fldChar w:fldCharType="end"/>
      </w:r>
      <w:r w:rsidRPr="00D9335A">
        <w:rPr>
          <w:rFonts w:ascii="Times New Roman" w:hAnsi="Times New Roman" w:cs="Times New Roman"/>
        </w:rPr>
        <w:t>. Divertikli koji nemaju nikakvu fiziološku ulogu su iznimno rijetki kod djece</w:t>
      </w:r>
      <w:r w:rsidR="008C0C68">
        <w:rPr>
          <w:rFonts w:ascii="Times New Roman" w:hAnsi="Times New Roman" w:cs="Times New Roman"/>
        </w:rPr>
        <w:t>,</w:t>
      </w:r>
      <w:r w:rsidRPr="00D9335A">
        <w:rPr>
          <w:rFonts w:ascii="Times New Roman" w:hAnsi="Times New Roman" w:cs="Times New Roman"/>
        </w:rPr>
        <w:t xml:space="preserve"> ali se nalaze kod 58% osoba starijih od 60 godin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016/j.cgh.2016.01.020","ISSN":"15427714","PMID":"26872402","abstract":"Background &amp; Aims: Colonic diverticula are the most common finding from colonoscopy examinations. Little is known about the distribution of colonic diverticula, which are responsible for symptomatic and costly diverticular disease. We aimed to assess the number, location, and characteristics of colonic diverticula in a large US screening population. Methods: We analyzed data from a prospective study of 624 patients (mean age, 54 years) undergoing screening colonoscopy at the University of North Carolina Hospital from 2013 through 2015. The examination included a detailed assessment of colonic diverticula. To assess the association between participant characteristics and diverticula, we used logistic regression to estimate odds ratios and 95% confidence intervals. Results: Of our population, 260 patients (42%) had 1 or more diverticula (mean number, 14; range, 1-158). Participants with diverticula were more likely to be older, male, and have a higher body mass index than those without diverticula. The distribution of diverticula differed significantly by race. Among white persons, 75% of diverticula were in the sigmoid colon, 11% in the descending splenic flexure, 6% in the transverse colon, and 8% were in the ascending colon or hepatic flexure. In black persons 64% of diverticula were in the sigmoid colon, 8% in the descending colon or splenic flexure, 7% in the transverse colon, and 20% in the ascending colon or hepatic flexure (P = .0008). The proportion of patients with diverticula increased with age: 35% were 50 years or younger, 40% were 51-60 years, and 58% were older than 60 years. The proportion of patients with more than 10 diverticula increased with age: 8% were 50 years or younger, 15% were 51-60 years, and 30% were older than 60 years. Conclusions: Older individuals not only have a higher prevalence of diverticula than younger individuals, but also a greater density, indicating that this is a progressive disease. Black persons have a greater percentage of their diverticula in the proximal colon and fewer in the distal colon compared with white persons. Understanding the distribution and determinants of diverticula is the first step in preventing diverticulosis and its complications.","author":[{"dropping-particle":"","family":"Peery","given":"Anne F.","non-dropping-particle":"","parse-names":false,"suffix":""},{"dropping-particle":"","family":"Keku","given":"Tope O.","non-dropping-particle":"","parse-names":false,"suffix":""},{"dropping-particle":"","family":"Martin","given":"Christopher F.","non-dropping-particle":"","parse-names":false,"suffix":""},{"dropping-particle":"","family":"Eluri","given":"Swathi","non-dropping-particle":"","parse-names":false,"suffix":""},{"dropping-particle":"","family":"Runge","given":"Thomas","non-dropping-particle":"","parse-names":false,"suffix":""},{"dropping-particle":"","family":"Galanko","given":"Joseph A.","non-dropping-particle":"","parse-names":false,"suffix":""},{"dropping-particle":"","family":"Sandler","given":"Robert S.","non-dropping-particle":"","parse-names":false,"suffix":""}],"container-title":"Clinical Gastroenterology and Hepatology","id":"ITEM-1","issue":"7","issued":{"date-parts":[["2016","7","1"]]},"page":"980-985.e1","publisher":"W.B. Saunders","title":"Distribution and Characteristics of Colonic Diverticula in a United States Screening Population","type":"article-journal","volume":"14"},"uris":["http://www.mendeley.com/documents/?uuid=2993382c-a20f-39b6-8b51-4932b1c14d54"]}],"mendeley":{"formattedCitation":"(Peery et al., 2016)","plainTextFormattedCitation":"(Peery et al., 2016)","previouslyFormattedCitation":"(Peery et al., 2016)"},"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Peery et al., 2016)</w:t>
      </w:r>
      <w:r w:rsidRPr="00D9335A">
        <w:rPr>
          <w:rFonts w:ascii="Times New Roman" w:hAnsi="Times New Roman" w:cs="Times New Roman"/>
        </w:rPr>
        <w:fldChar w:fldCharType="end"/>
      </w:r>
      <w:r w:rsidRPr="00D9335A">
        <w:rPr>
          <w:rFonts w:ascii="Times New Roman" w:hAnsi="Times New Roman" w:cs="Times New Roman"/>
        </w:rPr>
        <w:t xml:space="preserve">. Smatra se kako je njihov razvoj posljedica dugotrajne interakcije tlakova unutar lumena crijeva sa biofizičkim i genetskim karakteristikama stijenke debelog crijeva. Zanimljivo je kako se arahnoidne granulacije u duralnim sinusima također nalaze dominantno na mjestu gdje drenažne vene prolaze kroz stijenku duralnih sinus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ISSN":"0021-8782","PMID":"17103914","author":[{"dropping-particle":"","family":"Gros Clark","given":"W E","non-dropping-particle":"le","parse-names":false,"suffix":""}],"container-title":"Journal of anatomy","id":"ITEM-1","issue":"Pt 1","issued":{"date-parts":[["1920","10"]]},"number-of-pages":"40-8","publisher":"Wiley-Blackwell","title":"On the Pacchionian Bodies.","type":"book","volume":"55"},"uris":["http://www.mendeley.com/documents/?uuid=e4fbb69b-bc83-336f-bb02-b2359b6a6e32"]}],"mendeley":{"formattedCitation":"(le Gros Clark, 1920)","plainTextFormattedCitation":"(le Gros Clark, 1920)","previouslyFormattedCitation":"(le Gros Clark, 1920)"},"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le Gros Clark, 1920)</w:t>
      </w:r>
      <w:r w:rsidRPr="00D9335A">
        <w:rPr>
          <w:rFonts w:ascii="Times New Roman" w:hAnsi="Times New Roman" w:cs="Times New Roman"/>
        </w:rPr>
        <w:fldChar w:fldCharType="end"/>
      </w:r>
      <w:r w:rsidRPr="00D9335A">
        <w:rPr>
          <w:rFonts w:ascii="Times New Roman" w:hAnsi="Times New Roman" w:cs="Times New Roman"/>
        </w:rPr>
        <w:t xml:space="preserve">. Stoga nam se čini kako bi razvoj arahnoidnih granulacija mogao biti posljedica dugotrajne biofizičke interakcije intrakranijskog tlaka likvora i okolnih koštano-fibroznih i vaskularnih struktura. Pogotovo bi na teoretskoj razini bilo teško objasniti koja je fiziološka podloga povećanja broja arahnoidnih granulacija u kostima oko gornjeg sagitalnog sinusa. </w:t>
      </w:r>
    </w:p>
    <w:p w:rsidR="00DC1269" w:rsidRDefault="009F2ECF" w:rsidP="00DC1269">
      <w:pPr>
        <w:spacing w:line="360" w:lineRule="auto"/>
        <w:ind w:firstLine="708"/>
        <w:jc w:val="both"/>
        <w:rPr>
          <w:rFonts w:ascii="Times New Roman" w:hAnsi="Times New Roman" w:cs="Times New Roman"/>
        </w:rPr>
      </w:pPr>
      <w:r w:rsidRPr="00D9335A">
        <w:rPr>
          <w:rFonts w:ascii="Times New Roman" w:hAnsi="Times New Roman" w:cs="Times New Roman"/>
        </w:rPr>
        <w:t>Valja napomenuti da je i jedan od utemeljitelja klasičnog koncepta fiziologije likvora</w:t>
      </w:r>
      <w:r w:rsidR="008C0C68">
        <w:rPr>
          <w:rFonts w:ascii="Times New Roman" w:hAnsi="Times New Roman" w:cs="Times New Roman"/>
        </w:rPr>
        <w:t>,</w:t>
      </w:r>
      <w:r w:rsidRPr="00D9335A">
        <w:rPr>
          <w:rFonts w:ascii="Times New Roman" w:hAnsi="Times New Roman" w:cs="Times New Roman"/>
        </w:rPr>
        <w:t xml:space="preserve"> Walter E. Dandy</w:t>
      </w:r>
      <w:r w:rsidR="008C0C68">
        <w:rPr>
          <w:rFonts w:ascii="Times New Roman" w:hAnsi="Times New Roman" w:cs="Times New Roman"/>
        </w:rPr>
        <w:t>,</w:t>
      </w:r>
      <w:r w:rsidRPr="00D9335A">
        <w:rPr>
          <w:rFonts w:ascii="Times New Roman" w:hAnsi="Times New Roman" w:cs="Times New Roman"/>
        </w:rPr>
        <w:t xml:space="preserve"> bio vrlo kritičan prema hipotezi da se likvor kroz arahnoidne granulacije resorbira u venski sustav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002/aja.1000310302","ISSN":"15530795","author":[{"dropping-particle":"","family":"Weed","given":"Lewis H.","non-dropping-particle":"","parse-names":false,"suffix":""}],"container-title":"American Journal of Anatomy","id":"ITEM-1","issue":"3","issued":{"date-parts":[["1923"]]},"page":"191-221","title":"The absorption of cerebrospinal fluid into the venous system","type":"article-journal","volume":"31"},"uris":["http://www.mendeley.com/documents/?uuid=c4059349-b39c-4715-9dbb-330a9898568e"]}],"mendeley":{"formattedCitation":"(Weed, 1923)","plainTextFormattedCitation":"(Weed, 1923)","previouslyFormattedCitation":"(Weed, 1923)"},"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Weed, 1923)</w:t>
      </w:r>
      <w:r w:rsidRPr="00D9335A">
        <w:rPr>
          <w:rFonts w:ascii="Times New Roman" w:hAnsi="Times New Roman" w:cs="Times New Roman"/>
        </w:rPr>
        <w:fldChar w:fldCharType="end"/>
      </w:r>
      <w:r w:rsidRPr="00D9335A">
        <w:rPr>
          <w:rFonts w:ascii="Times New Roman" w:hAnsi="Times New Roman" w:cs="Times New Roman"/>
        </w:rPr>
        <w:t xml:space="preserve"> te je smatrao kako se likvor apsorbira na kapilarnoj mreži pijalne i arahnoidne moždane ovojnice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001/jama.1929.02700500024008","ISSN":"23768118","abstract":"&lt;p&gt;In most textbooks of physiology and many of anatomy it is stated as an accepted fact that cerebrospinal fluid passes from the subarachnoid space into the great venous sinuses through the pacchionian granulations. This statement was based on the results of injections of prussian blue suspensions into the spinal canal of cadavers by Key and Retzius. The color was found in the superior longitudinal sinuses and could be seen to pass through the pacchionian granules. But the observations were valueless in physiologic interpretations because cadavers instead of living animals were used and because the pressures used in the injections were far beyond any possible normal figures. It has since been repeatedly demonstrated that under normal conditions granules of prussian blue never pass through the pacchionian bodies.&lt;/p&gt;&lt;p&gt;Moreover, the hypothesis that cerebrospinal fluid is absorbed by the pacchionian granulations is instantly shattered by the fact that these structures are acquisitions only&lt;/p&gt;","author":[{"dropping-particle":"","family":"Dandy","given":"Walter E.","non-dropping-particle":"","parse-names":false,"suffix":""}],"container-title":"Journal of the American Medical Association","id":"ITEM-1","issue":"24","issued":{"date-parts":[["1929","6","15"]]},"page":"2012-2014","publisher":"American Medical Association","title":"Where is cerebrospinal fluid absorbed?","type":"article-journal","volume":"92"},"uris":["http://www.mendeley.com/documents/?uuid=45129144-4748-33f9-b4eb-7095adc9e520"]}],"mendeley":{"formattedCitation":"(Dandy, 1929)","plainTextFormattedCitation":"(Dandy, 1929)","previouslyFormattedCitation":"(Dandy, 1929)"},"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Dandy, 1929)</w:t>
      </w:r>
      <w:r w:rsidRPr="00D9335A">
        <w:rPr>
          <w:rFonts w:ascii="Times New Roman" w:hAnsi="Times New Roman" w:cs="Times New Roman"/>
        </w:rPr>
        <w:fldChar w:fldCharType="end"/>
      </w:r>
      <w:r w:rsidRPr="00D9335A">
        <w:rPr>
          <w:rFonts w:ascii="Times New Roman" w:hAnsi="Times New Roman" w:cs="Times New Roman"/>
        </w:rPr>
        <w:t xml:space="preserve">. Studije s proteinskim markerima pokazale su kako se nakon njihovog  iniciranja u intersticijski prostor ili likvor navedeni markeri mogu kasnije naći u ekstrakranijskom limfnom sustavu, kako kod eksperimentalnih životinja tako i kod ljudi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152/ajprenal.1981.240.4.f329","ISSN":"1931-857X","PMID":"7223890","abstract":"Lymph from the jugular lymph trunks of anesthetized rabbits has been continuously collected and radioiodinated albumin (RISA) therein estimated after microinjection of 1 μl of 131I-albumin into the caudate nucleus, after single intraventricular injections, and during intraventricular infusions. Comparison of lymph at 7 and 25 hr after intracerebral microinjection with efflux of radioactivity from whole brain suggests that about 50% of cleared radioactivity goes through lymph. Concentrations, normalized to cerebrospinal fluid (CSF), were much higher in lymph and retropharyngeal nodes after brain injection than after CSF injection or infusion. Also after brain injection, lymph and nodes contained more activity on injected side in contrast to lack of laterality after CSF administration. Calculation suggests that &lt;30% of RISA cleared from brain can do so via a pool of well-mixed CSF. Analysis of tissues is compatible with much RISA draining by bulk flow via cerebral perivascular spaces plus passage from subarachnoid space of olfactory lobes into submucous spaces of nose and thus to lymph.","author":[{"dropping-particle":"","family":"Bradbury","given":"M. W.B.","non-dropping-particle":"","parse-names":false,"suffix":""},{"dropping-particle":"","family":"Cserr","given":"H. F.","non-dropping-particle":"","parse-names":false,"suffix":""},{"dropping-particle":"","family":"Westrop","given":"R. J.","non-dropping-particle":"","parse-names":false,"suffix":""}],"container-title":"American Journal of Physiology - Renal Fluid and Electrolyte Physiology","id":"ITEM-1","issue":"4","issued":{"date-parts":[["1981"]]},"page":"329-336","publisher":"Am J Physiol","title":"Drainage of cerebral interstitial fluid into deep cervical lymph of the rabbit","type":"article-journal","volume":"9"},"uris":["http://www.mendeley.com/documents/?uuid=14488d5c-af6f-30cb-b7d6-1da12683cd42"]},{"id":"ITEM-2","itemData":{"DOI":"10.1159/000276818","ISSN":"1423-0275","abstract":"A histo- and immunohistochemical examination of the superior deep cervical lymph nodes was performed in a group of 19 patients who died from intracerebral haemorrhage. For comparison two control groups without cerebral lesions were studied (n = 17, n = 13). Free iron deposits as shown within the lymph nodes by Prussian blue reaction were seen significantly more often following intracerebral haemorrhage than without bleeding. The expression of CD 68 (a marker for macrophages) or CR 3/43 (microglia) gave a strong reaction, but there are no significant differences between the three groups. Glial fibrillary acidic protein was rarely seen in the three groups. Raising the CSF pressure results in increased CSF drainage into the cervical lymph nodes. The clinical importance of this lymphatic drainage suggests a communication between the brain and the immune system of the head and neck, with a possible selective up- and down-regulation. © 1996 S. Karger AG, Basel.","author":[{"dropping-particle":"","family":"Caversaecio","given":"M.","non-dropping-particle":"","parse-names":false,"suffix":""},{"dropping-particle":"","family":"Peschel","given":"O.","non-dropping-particle":"","parse-names":false,"suffix":""},{"dropping-particle":"","family":"Arnold","given":"W.","non-dropping-particle":"","parse-names":false,"suffix":""}],"container-title":"ORL","id":"ITEM-2","issue":"3","issued":{"date-parts":[["1996","1","1"]]},"page":"164-166","publisher":"Karger Publishers","title":"The Drainage of Cerebrospinal Fluid into the Lymphatic System of the Neck in Humans","type":"article-journal","volume":"58"},"uris":["http://www.mendeley.com/documents/?uuid=5a4870de-b6c2-3ea0-99cf-9490edc45828"]},{"id":"ITEM-3","itemData":{"DOI":"10.1111/j.1365-2990.1994.tb01008.x","ISSN":"0305-1846","abstract":"The drainage routes from the subarachnoid space to the nasal mucosa were investigated in autopsy material. Indian ink, applied post–mortem to the olfactory groove, promptly filled the perineurial spaces around the olfactory nerve branches in the dura, the lamina cribrosa and the submucosal tissue in the nose. In a case of recent subarachnoid haemorrhage, the perineurial spaces even around the most distal olfactory nerve branches were congested with blood and there was an abundant accumulation of red corpuscles in the apical part of the nasal mucosa. Iron–containing pigment was found in the perineurial spaces of proximal and distal olfactory nerve branches as well as in the nasal mucosal stroma in cases with older haemorrhagic lesions. The findings show that the perineurial spaces provide an efficient drainage route from the subarachnoid space to the nasal mucosa in cases with haemorrhagic cerebral lesions. A complementary drainage route for the cerebrospinal fluid was indicated by the presence of indian ink, red corpuscles and iron pigment in arachnoid villi, which penetrated the lamina cribrosa and ended in the nasal submucosal tissue. Iron in the deep cervical lymph nodes should not be taken as evidence of transport from the CNS, since iron pigment was also found in cases without intracranial haemorrhage. Copyright © 1994, Wiley Blackwell. All rights reserved","author":[{"dropping-particle":"","family":"Löwhagen","given":"P.","non-dropping-particle":"","parse-names":false,"suffix":""},{"dropping-particle":"","family":"Johansson","given":"B. B.","non-dropping-particle":"","parse-names":false,"suffix":""},{"dropping-particle":"","family":"Nordborg","given":"C.","non-dropping-particle":"","parse-names":false,"suffix":""}],"container-title":"Neuropathology and Applied Neurobiology","id":"ITEM-3","issue":"6","issued":{"date-parts":[["1994","12","1"]]},"page":"543-550","publisher":"John Wiley &amp; Sons, Ltd","title":"The nasal route of cerebrospinal fluid drainage in man. A light–microscope study","type":"article-journal","volume":"20"},"uris":["http://www.mendeley.com/documents/?uuid=0e9bc687-6eed-3efe-9e53-06cd6bb84ee6"]}],"mendeley":{"formattedCitation":"(Bradbury et al., 1981; Caversaecio et al., 1996; Löwhagen et al., 1994)","plainTextFormattedCitation":"(Bradbury et al., 1981; Caversaecio et al., 1996; Löwhagen et al., 1994)","previouslyFormattedCitation":"(Bradbury et al., 1981; Caversaecio et al., 1996; Löwhagen et al., 1994)"},"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Bradbury et al., 1981; Caversaecio et al., 1996; Löwhagen et al., 1994)</w:t>
      </w:r>
      <w:r w:rsidRPr="00D9335A">
        <w:rPr>
          <w:rFonts w:ascii="Times New Roman" w:hAnsi="Times New Roman" w:cs="Times New Roman"/>
        </w:rPr>
        <w:fldChar w:fldCharType="end"/>
      </w:r>
      <w:r w:rsidRPr="00D9335A">
        <w:rPr>
          <w:rFonts w:ascii="Times New Roman" w:hAnsi="Times New Roman" w:cs="Times New Roman"/>
        </w:rPr>
        <w:t xml:space="preserve">. To je rezultiralo razvojem koncepta o alternativnom pute drenaže likvora u limfatički sustav,  dominantno preko arahnoidnih ovojnica koje uz olfaktorne živce penetriraju kroz kribiformnu ploču etmoidne kosti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111/j.1365-2990.1993.tb00476.x","ISSN":"13652990","PMID":"7510047","abstract":"Cerebrospinal fluid (CSF) drainage pathways from the rat brain were investigated by the injection of 50 μl Indian ink into the cisterna magna. The distribution of the ink, as it escaped from the cranial CSF space, was documented in 2 mm thick slices of brain and skull cleared in cedar wood oil and in decalcified paraffin sections. Following injection of the ink, deep cervical lymph nodes were selectively blackened within 30 min and lumbar para‐aortic nodes within 6 h. Within the cranial cavity, carbon particles accumulated in the basal cisterns but were also distributed in the paravascular spaces around the middle cerebral arteries and the nasal‐olfactory artery. Carbon particles in the subarachnoid space beneath the olfactory bulbs drained directly into discrete channels which passed through the cribriform plate and into lymphatics in the nasal submucosa. Although ink was distributed along the subarachnoid space of the optic nerves and entered the cochlea, the nasal route was the only direct connection between cranial CSF and lymphatics. Arachnoid villi associated with superior and inferior sagittal sinuses were identified and a minor amount of drainage of ink into dural lymphatics was also observed. This study demonstrates the direct drainage of cerebrospinal fluid through the cribriform plate in anatomically defined channels which connect with the nasal lymphatics. Such a pathway is compatible with the observed rapidity of the bulk flow drainage of CSF in the rat, accords with the known specificity of immunological reactions to antigens injected into brain tissue, and may also serve as a route for drainage for lymphocytes and macrophages from the brain to the regional cervical lymph nodes. Copyright © 1993, Wiley Blackwell. All rights reserved","author":[{"dropping-particle":"","family":"Kida","given":"S.","non-dropping-particle":"","parse-names":false,"suffix":""},{"dropping-particle":"","family":"Pantazis","given":"A.","non-dropping-particle":"","parse-names":false,"suffix":""},{"dropping-particle":"","family":"Weller","given":"R. O.","non-dropping-particle":"","parse-names":false,"suffix":""}],"container-title":"Neuropathology and Applied Neurobiology","id":"ITEM-1","issue":"6","issued":{"date-parts":[["1993","12","1"]]},"page":"480-488","publisher":"John Wiley &amp; Sons, Ltd","title":"CSF drains directly from the subarachnoid space into nasal lymphatics in the rat. Anatomy, histology and immunological significance","type":"article-journal","volume":"19"},"uris":["http://www.mendeley.com/documents/?uuid=f3a4ed83-7077-31be-8868-2c0b8b7375be"]},{"id":"ITEM-2","itemData":{"DOI":"10.3109/00016488509126567","ISSN":"00016489","abstract":"Twenty rabbits were intrathecally perfused with horseradish peroxidase (HRP) without increasing the cerebrospinal fluid (CSF) pressure. Histologic and ultrastructural studies of the olfactory nerve and nasal mucosa showed HRP along the space between pen- and epineurium down to the smaller nerve branches in the mucosa. Within the mucosa, HRP leaked out from the epineurium and flowed into: (a) lymphatic vessels; (b) mucous glands and ducts; (c) intercellular spaces of the nasal pseudostratified nasal epithelium; and (d) venules. These findings could account for bulk flow CSF absorption into the lymphatic system, the nasal cavity, and to a lesser degree, the venous system; also explain CSF rhinorrhea in man and experimental animals; as well as lymphatic drainage of CSF into cervical lymph nodes. © 1985 Informa UK Ltd All rights reserved: reproduction in whole or part not permitted.","author":[{"dropping-particle":"","family":"Gomez","given":"Daniel G.","non-dropping-particle":"","parse-names":false,"suffix":""},{"dropping-particle":"","family":"Fenstermacher","given":"Joseph D.","non-dropping-particle":"","parse-names":false,"suffix":""},{"dropping-particle":"","family":"Manzo","given":"Rene P.","non-dropping-particle":"","parse-names":false,"suffix":""},{"dropping-particle":"","family":"Johnson","given":"Dennis","non-dropping-particle":"","parse-names":false,"suffix":""},{"dropping-particle":"","family":"Pcyits","given":"D. Gordon","non-dropping-particle":"","parse-names":false,"suffix":""}],"container-title":"Acta Oto-Laryngologica","id":"ITEM-2","issue":"5-6","issued":{"date-parts":[["1985"]]},"page":"429-436","publisher":"Informa Healthcare","title":"Cerebrospinal fluid absorption in the rabbit: Olfactory pathways","type":"article-journal","volume":"100"},"uris":["http://www.mendeley.com/documents/?uuid=db27c894-6a64-3166-b936-2d27ec4d2085"]},{"id":"ITEM-3","itemData":{"DOI":"10.1007/s004010050738","ISSN":"00016322","abstract":"To study the dynamics of the outflow of cerebrospinal fluid (CSF) into the cervical lymphatic system, X-ray contrast medium or Indian ink was infused into the cisterna magna of rats at moderately increased intracranial pressure (40-50 mmHg). In the first series of experiments, while the contrast medium was being infused, the animal's head was examined using X-ray-microscopy (x 4-20 direct magnification radiography) and conventional radiography. Within the first minutes of infusion, the flow of CSF was directed from the posterior fossa to the olfactory bulb. Reaching the cribriform plate approximately 7 min after starting the infusion, the contrast medium leaked into the nasal cavities. Some minutes later, it opacified the subarachnoid space (SAS) of the optic nerve, the perilymphatic space of the inner ear, the cortical SAS, and the transverse sinuses. Leakage from the optic nerve SAS into the orbit was seen after 30 min infusion. In the second series of experiments, the Indian ink was infused after microsurgical exposure of the cervical lymph vessels. During the infusion the cervical lymph ducts were observed microscopically (x 40 magnification). Single dye particles draining through the cervical lymph ducts appeared 20 min after the start of cisternal infusion. Their transport was rapid, and dependent on the respiratory cycle: during inspiration the particles moved at a speed of 10-20 mm/s, during expiration the movement stopped. Thus, rapid kinetics are demonstrated for the outflow of CSF and particles from the SAS into the cervical lymphatics.","author":[{"dropping-particle":"","family":"Brinker","given":"T.","non-dropping-particle":"","parse-names":false,"suffix":""},{"dropping-particle":"","family":"Lüdemann","given":"W.","non-dropping-particle":"","parse-names":false,"suffix":""},{"dropping-particle":"","family":"Berens Rautenfeld","given":"D.","non-dropping-particle":"Von","parse-names":false,"suffix":""},{"dropping-particle":"","family":"Samii","given":"M.","non-dropping-particle":"","parse-names":false,"suffix":""}],"container-title":"Acta Neuropathologica","id":"ITEM-3","issue":"5","issued":{"date-parts":[["1997"]]},"page":"493-498","publisher":"Acta Neuropathol","title":"Dynamic properties of lymphatic pathways for the absorption of cerebrospinal fluid","type":"article-journal","volume":"94"},"uris":["http://www.mendeley.com/documents/?uuid=dd1b7540-3f5b-327a-899c-4b8db543dc51"]}],"mendeley":{"formattedCitation":"(Brinker et al., 1997; Gomez et al., 1985; Kida et al., 1993)","plainTextFormattedCitation":"(Brinker et al., 1997; Gomez et al., 1985; Kida et al., 1993)","previouslyFormattedCitation":"(Brinker et al., 1997; Gomez et al., 1985; Kida et al., 1993)"},"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Brinker et al., 1997; Gomez et al., 1985; Kida et al., 1993)</w:t>
      </w:r>
      <w:r w:rsidRPr="00D9335A">
        <w:rPr>
          <w:rFonts w:ascii="Times New Roman" w:hAnsi="Times New Roman" w:cs="Times New Roman"/>
        </w:rPr>
        <w:fldChar w:fldCharType="end"/>
      </w:r>
      <w:r w:rsidRPr="00D9335A">
        <w:rPr>
          <w:rFonts w:ascii="Times New Roman" w:hAnsi="Times New Roman" w:cs="Times New Roman"/>
        </w:rPr>
        <w:t>. Nadalje istraživanja na glodovacima</w:t>
      </w:r>
      <w:r w:rsidR="008C0C68">
        <w:rPr>
          <w:rFonts w:ascii="Times New Roman" w:hAnsi="Times New Roman" w:cs="Times New Roman"/>
        </w:rPr>
        <w:t>,</w:t>
      </w:r>
      <w:r w:rsidRPr="00D9335A">
        <w:rPr>
          <w:rFonts w:ascii="Times New Roman" w:hAnsi="Times New Roman" w:cs="Times New Roman"/>
        </w:rPr>
        <w:t xml:space="preserve"> a potom i ljudima</w:t>
      </w:r>
      <w:r w:rsidR="008C0C68">
        <w:rPr>
          <w:rFonts w:ascii="Times New Roman" w:hAnsi="Times New Roman" w:cs="Times New Roman"/>
        </w:rPr>
        <w:t>,</w:t>
      </w:r>
      <w:r w:rsidRPr="00D9335A">
        <w:rPr>
          <w:rFonts w:ascii="Times New Roman" w:hAnsi="Times New Roman" w:cs="Times New Roman"/>
        </w:rPr>
        <w:t xml:space="preserve"> korištenjem molekularnim markera različitih veličina  i neinvazivnih tehnika slikovnog prikaza mozga</w:t>
      </w:r>
      <w:r w:rsidR="008C0C68">
        <w:rPr>
          <w:rFonts w:ascii="Times New Roman" w:hAnsi="Times New Roman" w:cs="Times New Roman"/>
        </w:rPr>
        <w:t>,</w:t>
      </w:r>
      <w:r w:rsidRPr="00D9335A">
        <w:rPr>
          <w:rFonts w:ascii="Times New Roman" w:hAnsi="Times New Roman" w:cs="Times New Roman"/>
        </w:rPr>
        <w:t xml:space="preserve"> ukazuju na postojanje glimfatičkog sustava unutar kojeg se tvari gibaju uzduž arterijskih perivaskularnih prostora te se u konačnici dijelom odstranjuju kroz meningealni ili cervikalni limfatički sustav </w:t>
      </w:r>
      <w:r w:rsidRPr="00D9335A">
        <w:rPr>
          <w:rFonts w:ascii="Times New Roman" w:hAnsi="Times New Roman" w:cs="Times New Roman"/>
        </w:rPr>
        <w:fldChar w:fldCharType="begin" w:fldLock="1"/>
      </w:r>
      <w:r w:rsidRPr="00D9335A">
        <w:rPr>
          <w:rFonts w:ascii="Times New Roman" w:hAnsi="Times New Roman" w:cs="Times New Roman"/>
        </w:rPr>
        <w:instrText xml:space="preserve">ADDIN CSL_CITATION {"citationItems":[{"id":"ITEM-1","itemData":{"DOI":"10.1016/S1474-4422(18)30318-1","ISSN":"14744465","PMID":"30353860","abstract":"Background: The glymphatic (glial-lymphatic) pathway is a fluid-clearance pathway identified in the rodent brain in 2012. This pathway subserves the flow of CSF into the brain along arterial perivascular spaces and subsequently into the brain interstitium, facilitated by aquaporin 4 (AQP4) water channels. The pathway then directs flow towards the venous perivascular and perineuronal spaces, ultimately clearing solutes from the neuropil into meningeal and cervical lymphatic drainage vessels. In rodents, the glymphatic pathway is predominantly active during sleep, when the clearance of harmful metabolites such as amyloid β (Aβ) increases two-fold relative to the waking state. Glymphatic dysfunction, probably related to perturbed AQP4 expression, has been shown in animal models of traumatic brain injury, Alzheimer's disease, and stroke. The recent characterisations of the glymphatic and meningeal lymphatic systems in rodents and in humans call for revaluation of the anatomical routes for CSF–interstitial fluid flow and the physiological role that these pathways play in CNS health. Recent developments: Several features of the glymphatic and meningeal lymphatic systems have been shown to be present in humans. MRI scans with intrathecally administered contrast agent show that CSF flows along pathways that closely resemble the glymphatic system outlined in rodents. Furthermore, PET studies have revealed that Aβ accumulates in the healthy brain after a single night of sleep deprivation, suggesting that the human glymphatic pathway might also be primarily active during sleep. Other PET studies have shown that CSF clearance of Aβ and tau tracers is reduced in patients with Alzheimer's disease compared with healthy controls. The observed reduction in CSF clearance was associated with increasing grey-matter concentrations of Aβ in the human brain, consistent with findings in mice showing that decreased glymphatic function leads to Aβ accumulation. Altered AQP4 expression is also evident in brain tissue from patients with Alzheimer's disease or normal pressure hydrocephalus; glymphatic MRI scans of patients with normal pressure hydrocephalus show reduced CSF tracer entry and clearance. Where next?: Research is needed to confirm whether specific factors driving glymphatic flow in rodents also apply to humans. Longitudinal imaging studies evaluating human CSF dynamics will determine whether a causal link exists between reduced brain solute clearance and the developmen…","author":[{"dropping-particle":"","family":"Rasmussen","given":"Martin Kaag","non-dropping-particle":"","parse-names":false,"suffix":""},{"dropping-particle":"","family":"Mestre","given":"Humberto","non-dropping-particle":"","parse-names":false,"suffix":""},{"dropping-particle":"","family":"Nedergaard","given":"Maiken","non-dropping-particle":"","parse-names":false,"suffix":""}],"container-title":"The Lancet Neurology","id":"ITEM-1","issue":"11","issued":{"date-parts":[["2018","11","1"]]},"page":"1016-1024","publisher":"Lancet Publishing Group","title":"The glymphatic pathway in neurological disorders","type":"article","volume":"17"},"uris":["http://www.mendeley.com/documents/?uuid=2947aa79-e6c6-3775-9687-ee66c6143fda"]},{"id":"ITEM-2","itemData":{"DOI":"10.1126/scitranslmed.3003748","ISSN":"19466234","PMID":"22896675","abstract":"Because it lacks a lymphatic circulation, the brain must clear extracellular proteins by an alternative mechanism. The cerebrospinal fluid (CSF) functions as a sink for brain extracellular solutes, but it is not clear how solutes from the brain interstitium move from the parenchyma to the CSF. We demonstrate that a substantial portion of subarachnoid CSF cycles through the brain interstitial space. On the basis of in vivo two-photon imaging of small fluorescent tracers, we showed that CSF enters the parenchyma along paravascular spaces that surround penetrating arteries and that brain interstitial fluid is cleared along paravenous drainage pathways. Animals lacking the water channel aquaporin-4 (AQP4) in astrocytes exhibit slowed CSF influx through this system and a </w:instrText>
      </w:r>
      <w:r w:rsidRPr="00D9335A">
        <w:rPr>
          <w:rFonts w:ascii="Cambria Math" w:hAnsi="Cambria Math" w:cs="Cambria Math"/>
        </w:rPr>
        <w:instrText>∼</w:instrText>
      </w:r>
      <w:r w:rsidRPr="00D9335A">
        <w:rPr>
          <w:rFonts w:ascii="Times New Roman" w:hAnsi="Times New Roman" w:cs="Times New Roman"/>
        </w:rPr>
        <w:instrText>70% reduction in interstitial solute clearance, suggesting that the bulk fluid flow between these anatomical influx and efflux routes is supported by astrocytic water transport. Fluorescent-tagged amyloid β, a peptide thought to be pathogenic in Alzheimer's disease, was transported along this route, and deletion of the Aqp4 gene suppressed the clearance of soluble amyloid β, suggesting that this pathway may remove amyloid βfrom the central nervous system. Clearance through paravenous flow may also regulate extracellular levels of proteins involved with neurodegenerative conditions, its impairment perhaps contributing to the mis-accumulation of soluble proteins.","author":[{"dropping-particle":"","family":"Iliff","given":"Jeffrey J.","non-dropping-particle":"","parse-names":false,"suffix":""},{"dropping-particle":"","family":"Wang","given":"Minghuan","non-dropping-particle":"","parse-names":false,"suffix":""},{"dropping-particle":"","family":"Liao","given":"Yonghong","non-dropping-particle":"","parse-names":false,"suffix":""},{"dropping-particle":"","family":"Plogg","given":"Benjamin A.","non-dropping-particle":"","parse-names":false,"suffix":""},{"dropping-particle":"","family":"Peng","given":"Weiguo","non-dropping-particle":"","parse-names":false,"suffix":""},{"dropping-particle":"","family":"Gundersen","given":"Georg A.","non-dropping-particle":"","parse-names":false,"suffix":""},{"dropping-particle":"","family":"Benveniste","given":"Helene","non-dropping-particle":"","parse-names":false,"suffix":""},{"dropping-particle":"","family":"Vates","given":"G. Edward","non-dropping-particle":"","parse-names":false,"suffix":""},{"dropping-particle":"","family":"Deane","given":"Rashid","non-dropping-particle":"","parse-names":false,"suffix":""},{"dropping-particle":"","family":"Goldman","given":"Steven A.","non-dropping-particle":"","parse-names":false,"suffix":""},{"dropping-particle":"","family":"Nagelhus","given":"Erlend A.","non-dropping-particle":"","parse-names":false,"suffix":""},{"dropping-particle":"","family":"Nedergaard","given":"Maiken","non-dropping-particle":"","parse-names":false,"suffix":""}],"container-title":"Science Translational Medicine","id":"ITEM-2","issue":"147","issued":{"date-parts":[["2012","8","15"]]},"publisher":"Sci Transl Med","title":"A paravascular pathway facilitates CSF flow through the brain parenchyma and the clearance of interstitial solutes, including amyloid β","type":"article-journal","volume":"4"},"uris":["http://www.mendeley.com/documents/?uuid=0e9911cd-4888-3011-a717-3adb04075812"]},{"id":"ITEM-3","itemData":{"DOI":"10.1172/JCI67677","ISSN":"00219738","PMID":"23434588","abstract":"The glymphatic system is a recently defined brain-wide paravascular pathway for cerebrospinal fluid (CSF) and interstitial fluid (ISF) exchange that facilitates efficient clearance of solutes and waste from the brain. CSF enters the brain along para-arterial channels to exchange with ISF, which is in turn cleared from the brain along para-venous pathways. Because soluble amyloid β clearance depends on glymphatic pathway function, we proposed that failure of this clearance system contributes to amyloid plaque deposition and Alzheimer's disease progression. Here we provide proof of concept that glymphatic pathway function can be measured using a clinically relevant imaging technique. Dynamic contrast-enhanced MRI was used to visualize CSFISF exchange across the rat brain following intrathecal paramagnetic contrast agent administration. Key features of glymphatic pathway function were confirmed, including visualization of para-arterial CSF influx and molecular size-dependent CSF-ISF exchange. Whole-brain imaging allowed the identification of two key influx nodes at the pituitary and pineal gland recesses, while dynamic MRI permitted the definition of simple kinetic parameters to characterize glymphatic CSF-ISF exchange and solute clearance from the brain. We propose that this MRI approach may provide the basis for a wholly new strategy to evaluate Alzheimer's disease susceptibility and progression in the live human brain.","author":[{"dropping-particle":"","family":"Iliff","given":"Jeffrey J.","non-dropping-particle":"","parse-names":false,"suffix":""},{"dropping-particle":"","family":"Lee","given":"Hedok","non-dropping-particle":"","parse-names":false,"suffix":""},{"dropping-particle":"","family":"Yu","given":"Mei","non-dropping-particle":"","parse-names":false,"suffix":""},{"dropping-particle":"","family":"Feng","given":"Tian","non-dropping-particle":"","parse-names":false,"suffix":""},{"dropping-particle":"","family":"Logan","given":"Jean","non-dropping-particle":"","parse-names":false,"suffix":""},{"dropping-particle":"","family":"Nedergaard","given":"Maiken","non-dropping-particle":"","parse-names":false,"suffix":""},{"dropping-particle":"","family":"Benveniste","given":"Helene","non-dropping-particle":"","parse-names":false,"suffix":""}],"container-title":"Journal of Clinical Investigation","id":"ITEM-3","issue":"3","issued":{"date-parts":[["2013","3","1"]]},"page":"1299-1309","publisher":"American Society for Clinical Investigation","title":"Brain-wide pathway for waste clearance captured by contrast-enhanced MRI","type":"article-journal","volume":"123"},"uris":["http://www.mendeley.com/documents/?uuid=882a18c9-6298-3ab6-ae32-71a9eb5f73a0"]},{"id":"ITEM-4","itemData":{"DOI":"10.1186/1743-8454-1-2","ISSN":"17438454","abstract":"Background: The parenchyma of the brain does not contain lymphatics. Consequently, it has been assumed that arachnoid projections into the cranial venous system are responsible for cerebrospinal fluid (CSF) absorption. However, recent quantitative and qualitative evidence in sheep suggest that nasal lymphatics have the major role in CSF transport. Nonetheless, the applicability of this concept to other species, especially to humans has never been clarified. The purpose of this study was to compare the CSF and nasal lymph associations in human and non-human primates with those observed in other mammalian species. Methods: Studies were performed in sheep, pigs, rabbits, rats, mice, monkeys and humans. Immediately after sacrifice (or up to 7 hours after death in humans), yellow Microfil was injected into the CSF compartment. The heads were cut in a sagittal plane. Results: In the seven species examined, Microfil was observed primarily in the subarachnoid space around the olfactory bulbs and cribriform plate. The contrast agent followed the olfactory nerves and entered extensive lymphatic networks in the submucosa associated with the olfactory and respiratory epithelium. This is the first direct evidence of the association between the CSF and nasal lymph compartments in humans. Conclusions: The fact that the pattern of Microfil distribution was similar in all species tested, suggested that CSF absorption into nasal lymphatics is a characteristic feature of all mammals including humans. It is tempting to speculate that some disorders of the CSF system (hydrocephalus and idiopathic intracranial hypertension for example) may relate either directly or indirectly to a lymphatic CSF absorption deficit. © 2004 Johnston et al; licensee BioMed Central Ltd.","author":[{"dropping-particle":"","family":"Johnston","given":"Miles","non-dropping-particle":"","parse-names":false,"suffix":""},{"dropping-particle":"","family":"Zakharov","given":"Andrei","non-dropping-particle":"","parse-names":false,"suffix":""},{"dropping-particle":"","family":"Papaiconomou","given":"Christina","non-dropping-particle":"","parse-names":false,"suffix":""},{"dropping-particle":"","family":"Salmasi","given":"Giselle","non-dropping-particle":"","parse-names":false,"suffix":""},{"dropping-particle":"","family":"Armstrong","given":"Dianna","non-dropping-particle":"","parse-names":false,"suffix":""}],"container-title":"Cerebrospinal Fluid Research","id":"ITEM-4","issued":{"date-parts":[["2004","12","10"]]},"page":"2","publisher":"BioMed Central","title":"Evidence of connections between cerebrospinal fluid and nasal lymphatic vessels in humans, non-human primates and other mammalian species","type":"article-journal","volume":"1"},"uris":["http://www.mendeley.com/documents/?uuid=90fa6cdf-d4b2-36be-99af-2a0c099a1c06"]}],"mendeley":{"formattedCitation":"(Iliff et al., 2012, 2013; Johnston et al., 2004; Rasmussen et al., 2018)","plainTextFormattedCitation":"(Iliff et al., 2012, 2013; Johnston et al., 2004; Rasmussen et al., 2018)","previouslyFormattedCitation":"(Iliff et al., 2012, 2013; Johnston et al., 2004; Rasmussen et al., 2018)"},"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 xml:space="preserve">(Iliff et al., </w:t>
      </w:r>
      <w:r w:rsidRPr="00D9335A">
        <w:rPr>
          <w:rFonts w:ascii="Times New Roman" w:hAnsi="Times New Roman" w:cs="Times New Roman"/>
          <w:noProof/>
        </w:rPr>
        <w:lastRenderedPageBreak/>
        <w:t>2012, 2013; Johnston et al., 2004; Rasmussen et al., 2018)</w:t>
      </w:r>
      <w:r w:rsidRPr="00D9335A">
        <w:rPr>
          <w:rFonts w:ascii="Times New Roman" w:hAnsi="Times New Roman" w:cs="Times New Roman"/>
        </w:rPr>
        <w:fldChar w:fldCharType="end"/>
      </w:r>
      <w:r w:rsidRPr="00D9335A">
        <w:rPr>
          <w:rFonts w:ascii="Times New Roman" w:hAnsi="Times New Roman" w:cs="Times New Roman"/>
        </w:rPr>
        <w:t>. Usprkos istraživanja koja ukazuju i na postojanje alternativnih puteva drenaže tvari iz likvora</w:t>
      </w:r>
      <w:r w:rsidR="008C0C68">
        <w:rPr>
          <w:rFonts w:ascii="Times New Roman" w:hAnsi="Times New Roman" w:cs="Times New Roman"/>
        </w:rPr>
        <w:t>,</w:t>
      </w:r>
      <w:r w:rsidRPr="00D9335A">
        <w:rPr>
          <w:rFonts w:ascii="Times New Roman" w:hAnsi="Times New Roman" w:cs="Times New Roman"/>
        </w:rPr>
        <w:t xml:space="preserve"> još uvijek je prevladavajuća hipoteza koja arahnoidne granulacije smatra dominantnim mjestom apsorpcije likvora. </w:t>
      </w:r>
    </w:p>
    <w:p w:rsidR="00DC1269" w:rsidRDefault="009F2ECF" w:rsidP="00DC1269">
      <w:pPr>
        <w:spacing w:line="360" w:lineRule="auto"/>
        <w:ind w:firstLine="708"/>
        <w:jc w:val="both"/>
        <w:rPr>
          <w:rFonts w:ascii="Times New Roman" w:hAnsi="Times New Roman" w:cs="Times New Roman"/>
        </w:rPr>
      </w:pPr>
      <w:r w:rsidRPr="00D9335A">
        <w:rPr>
          <w:rFonts w:ascii="Times New Roman" w:hAnsi="Times New Roman" w:cs="Times New Roman"/>
        </w:rPr>
        <w:t>Rezultat</w:t>
      </w:r>
      <w:r w:rsidR="008C0C68">
        <w:rPr>
          <w:rFonts w:ascii="Times New Roman" w:hAnsi="Times New Roman" w:cs="Times New Roman"/>
        </w:rPr>
        <w:t>i ove studije uklapaju se u</w:t>
      </w:r>
      <w:r w:rsidRPr="00D9335A">
        <w:rPr>
          <w:rFonts w:ascii="Times New Roman" w:hAnsi="Times New Roman" w:cs="Times New Roman"/>
        </w:rPr>
        <w:t xml:space="preserve"> dosadašnj</w:t>
      </w:r>
      <w:r w:rsidR="00E0060B">
        <w:rPr>
          <w:rFonts w:ascii="Times New Roman" w:hAnsi="Times New Roman" w:cs="Times New Roman"/>
        </w:rPr>
        <w:t xml:space="preserve">e rezultate dobivene u </w:t>
      </w:r>
      <w:bookmarkStart w:id="9" w:name="_GoBack"/>
      <w:bookmarkEnd w:id="9"/>
      <w:r w:rsidR="00E0060B">
        <w:rPr>
          <w:rFonts w:ascii="Times New Roman" w:hAnsi="Times New Roman" w:cs="Times New Roman"/>
        </w:rPr>
        <w:t>radu</w:t>
      </w:r>
      <w:r w:rsidRPr="00D9335A">
        <w:rPr>
          <w:rFonts w:ascii="Times New Roman" w:hAnsi="Times New Roman" w:cs="Times New Roman"/>
        </w:rPr>
        <w:t xml:space="preserve"> </w:t>
      </w:r>
      <w:r w:rsidR="00E0060B">
        <w:rPr>
          <w:rFonts w:ascii="Times New Roman" w:hAnsi="Times New Roman" w:cs="Times New Roman"/>
        </w:rPr>
        <w:t>istraživačke skupine prof. Klarice</w:t>
      </w:r>
      <w:r w:rsidR="008C0C68">
        <w:rPr>
          <w:rFonts w:ascii="Times New Roman" w:hAnsi="Times New Roman" w:cs="Times New Roman"/>
        </w:rPr>
        <w:t xml:space="preserve"> </w:t>
      </w:r>
      <w:r w:rsidRPr="00D9335A">
        <w:rPr>
          <w:rFonts w:ascii="Times New Roman" w:hAnsi="Times New Roman" w:cs="Times New Roman"/>
        </w:rPr>
        <w:t>unazad 40</w:t>
      </w:r>
      <w:r w:rsidR="008C0C68">
        <w:rPr>
          <w:rFonts w:ascii="Times New Roman" w:hAnsi="Times New Roman" w:cs="Times New Roman"/>
        </w:rPr>
        <w:t>-</w:t>
      </w:r>
      <w:r w:rsidRPr="00D9335A">
        <w:rPr>
          <w:rFonts w:ascii="Times New Roman" w:hAnsi="Times New Roman" w:cs="Times New Roman"/>
        </w:rPr>
        <w:t xml:space="preserve">ak godina na različitim vrstama životinja te na ljudima koji pokazuju kako niti jedna od postavki klasičnog  koncepta nije točna. Naime, praćenjem sudbine različitih markera čini se kako ne postoji aktivna sekrecija likvora dominantno u moždanim komorama te da posljedično tome nema niti  jednosmjerne cirkulacije likvora od ventrikula do subarahnoidnih prostor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3325/cmj.2017.58.381","ISSN":"13328166","author":[{"dropping-particle":"","family":"Orešković","given":"Darko","non-dropping-particle":"","parse-names":false,"suffix":""},{"dropping-particle":"","family":"Radoš","given":"Milan","non-dropping-particle":"","parse-names":false,"suffix":""},{"dropping-particle":"","family":"Klarica","given":"Marijan","non-dropping-particle":"","parse-names":false,"suffix":""}],"container-title":"Croatian Medical Journal","id":"ITEM-1","issue":"6","issued":{"date-parts":[["2017","12","1"]]},"page":"381-383","publisher":"Medicinska Naklada Zagreb","title":"The recent state of a hundred years old classic hypothesis of the cerebrospinal fluid physiology","type":"article","volume":"58"},"uris":["http://www.mendeley.com/documents/?uuid=7407f4db-0aec-3fff-ab1a-f85c061c2c6b"]},{"id":"ITEM-2","itemData":{"DOI":"10.1016/j.pneurobio.2011.05.005","ISSN":"03010082","abstract":"According to the classical hypothesis of the cerebrospinal fluid (CSF) hydrodynamics, CSF is produced inside the brain ventricles, than it circulates like a slow river toward the cortical subarachnoid space, and finally it is absorbed into the venous sinuses. Some pathological conditions, primarily hydrocephalus, have also been interpreted based on this hypothesis. The development of hydrocephalus is explained as an imbalance between CSF formation and absorption, where more CSF is formed than is absorbed, which results in an abnormal increase in the CSF volume inside the cranial CSF spaces. It is believed that the reason for the imbalance is the obstruction of the CSF pathways between the site of CSF formation and the site of its absorption, which diminishes or prevents CSF outflow from the cranium. In spite of the general acceptance of the classical hypothesis, there are a considerable number of experimental results that do not support such a hypothesis and the generally accepted pathophysiology of hydrocephalus. A recently proposed new working hypothesis suggests that osmotic and hydrostatic forces at the central nervous system microvessels are crucial for the regulation of interstial fluid and CSF volume which constitute a functional unit. Based on that hypothesis, the generally accepted mechanisms of hydrocephalus development are not plausible. Therefore, the recent understanding of the correlation between CSF physiology and the development of hydrocephalus has been thoroughly presented, analyzed and evaluated, and new insights into hydrocephalus etiopathology have been proposed, which are in accordance with the experimental data and the new working hypothesis. © 2011 Elsevier Ltd.","author":[{"dropping-particle":"","family":"Orešković","given":"D.","non-dropping-particle":"","parse-names":false,"suffix":""},{"dropping-particle":"","family":"Klarica","given":"M.","non-dropping-particle":"","parse-names":false,"suffix":""}],"container-title":"Progress in Neurobiology","id":"ITEM-2","issue":"3","issued":{"date-parts":[["2011"]]},"page":"238-258","title":"Development of hydrocephalus and classical hypothesis of cerebrospinal fluid hydrodynamics: Facts and illusions","type":"article-journal","volume":"94"},"uris":["http://www.mendeley.com/documents/?uuid=e480abbf-e0af-4c77-89af-5c6a8f3f52b6"]},{"id":"ITEM-3","itemData":{"DOI":"10.1016/j.neuroscience.2017.04.025","ISSN":"18737544","abstract":"The classic hypothesis presents the cerebrospinal fluid (CSF) as the “third circulation,” which flows from the brain ventricles through the entire CSF system to the cortical subarachnoid space to eventually be passively absorbed into the superior sagittal sinus through arachnoid granulations. The choroid plexus (CP) represents a key organ in the classic CSF physiology and a powerful biological pump, which exclusively secretes CSF. Thereby, the CP is considered to be responsible for CSF pressure regulation and hydrocephalus development. This article thoroughly analyzes the role of the CP in the CSF dynamics, presenting arguments in favor of the thesis that the CPs are neither biological pumps nor the main site of CSF secretion; that they do not participate in regulation of ICP/CSF pressure; are not the reason for the existence of hydrostatic pressure gradient in the CSF system and that this gradient is not permanent (disappeared in the horizontal position); and that they do not generate imagined unidirectional CSF circulation, hydrocephalus development and increased ICP/CSF pressure. The classic hypothesis cannot provide an explanation for these controversies but the recently formulated Bulat-Klarica-Orešković hypothesis can. According to this hypothesis, CSF production and absorption (CSF exchange) are constant and present everywhere in the CSF system, and although the CSF is partially produced by the CP, it is mainly formed as a consequence of water filtration between the capillaries and interstitial fluid.","author":[{"dropping-particle":"","family":"Orešković","given":"Darko","non-dropping-particle":"","parse-names":false,"suffix":""},{"dropping-particle":"","family":"Radoš","given":"Milan","non-dropping-particle":"","parse-names":false,"suffix":""},{"dropping-particle":"","family":"Klarica","given":"Marijan","non-dropping-particle":"","parse-names":false,"suffix":""}],"container-title":"Neuroscience","id":"ITEM-3","issued":{"date-parts":[["2017","6","23"]]},"page":"69-87","publisher":"Elsevier Ltd","title":"Role of choroid plexus in cerebrospinal fluid hydrodynamics","type":"article","volume":"354"},"uris":["http://www.mendeley.com/documents/?uuid=411a8873-6096-3106-bdb6-c4d2956a5db6"]},{"id":"ITEM-4","itemData":{"DOI":"10.1054/mehy.2000.1178","ISSN":"03069877","abstract":"The secretion and circulation of cerebrospinal fluid have been studied in anaesthetized cats by means of a plastic cannula introduced into the aqueduct of Sylvius and by inspection of free escape of cerebrospinal fluid out of the end of the cannula. The fact that during the 120-minute period of observation not a single drop of CSF escaped out of the cannula, at physiological pressure, indicates that cerebrospinal fluid does neither secrete nor circulate. © 2001 Harcourt Publishers Ltd.","author":[{"dropping-particle":"","family":"Oreskovic","given":"D.","non-dropping-particle":"","parse-names":false,"suffix":""},{"dropping-particle":"","family":"Klarica","given":"M.","non-dropping-particle":"","parse-names":false,"suffix":""},{"dropping-particle":"","family":"Vukic","given":"M.","non-dropping-particle":"","parse-names":false,"suffix":""}],"container-title":"Medical Hypotheses","id":"ITEM-4","issue":"5","issued":{"date-parts":[["2001"]]},"page":"622-624","publisher":"Churchill Livingstone","title":"Does the secretion and circulation of the cerebrospinal fluid really exist?","type":"article-journal","volume":"56"},"uris":["http://www.mendeley.com/documents/?uuid=eb082e7a-3fa9-3e4b-ade6-0f18d29c2f86"]},{"id":"ITEM-5","itemData":{"DOI":"10.1016/j.neuroscience.2018.02.040","ISSN":"18737544","author":[{"dropping-particle":"","family":"Orešković","given":"Darko","non-dropping-particle":"","parse-names":false,"suffix":""},{"dropping-particle":"","family":"Radoš","given":"Milan","non-dropping-particle":"","parse-names":false,"suffix":""},{"dropping-particle":"","family":"Klarica","given":"Marijan","non-dropping-particle":"","parse-names":false,"suffix":""}],"container-title":"Neuroscience","id":"ITEM-5","issued":{"date-parts":[["2018","6","1"]]},"page":"165","publisher":"Elsevier Ltd","title":"Reply to Comment on “Role of Choroid Plexus in Cerebrospinal Fluid Hydrodynamics”","type":"article","volume":"380"},"uris":["http://www.mendeley.com/documents/?uuid=9c3521ba-c957-3110-9569-f8e381bda49a"]},{"id":"ITEM-6","itemData":{"DOI":"10.1016/j.brainresrev.2010.04.006","ISSN":"01650173","abstract":"The first scientific and experimental approaches to the study of cerebrospinal fluid (CSF) formation began almost a hundred years ago. Despite researchers being interested for so long, some aspects of CSF formation are still insufficiently understood. Today it is generally believed that CSF formation is an active energy consuming metabolic process which occurs mainly in brain ventricles, in choroid plexuses. CSF formation, together with CSF absorption and circulation, represents the so-called classic hypothesis of CSF hydrodynamics. In spite of the general acceptance of this hypothesis, there is a considerable series of experimental results that do not support the idea of the active nature of CSF formation and the idea that choroid plexuses inside the brain ventricles are the main places of formation. The main goal of this review is to summarize the present understanding of CSF formation and compare this understanding to contradictory experimental results that have been obtained so far. And finally, to try to offer a physiological explanation by which these contradictions could be avoided. We therefore analyzed the main methods that study CSF formation, which enabled such an understanding, and presented their shortcomings, which could also be a reason for the erroneous interpretation of the obtained results. A recent method of direct aqueductal determination of CSF formation is shown in more detail. On the one hand, it provides the possibility of direct insight into CSF formation, and on the other, it clearly indicates that there is no net CSF formation inside the brain ventricles. These results are contradictory to the classic hypothesis and, together with other mentioned contradictory results, strongly support a recently proposed new working hypothesis on the hydrodynamics of CSF. According to this new working hypothesis, CSF is permanently produced and absorbed in the whole CSF system as a consequence of filtration and reabsorption of water volume through the capillary walls into the surrounding brain tissue. The CSF exchange between the entire CSF system and the surrounding tissue depends on (patho)physiological conditions that predominate within those compartments. © 2010 Elsevier B.V.","author":[{"dropping-particle":"","family":"Orešković","given":"D.","non-dropping-particle":"","parse-names":false,"suffix":""},{"dropping-particle":"","family":"Klarica","given":"M.","non-dropping-particle":"","parse-names":false,"suffix":""}],"container-title":"Brain Research Reviews","id":"ITEM-6","issue":"2","issued":{"date-parts":[["2010","9"]]},"page":"241-262","title":"The formation of cerebrospinal fluid: Nearly a hundred years of interpretations and misinterpretations","type":"article","volume":"64"},"uris":["http://www.mendeley.com/documents/?uuid=44043b05-c232-33fe-8c4e-6e878d3b5271"]},{"id":"ITEM-7","itemData":{"DOI":"10.3325/cmj.2017.58.381","ISSN":"1332-8166","PMID":"29308829","author":[{"dropping-particle":"","family":"Orešković","given":"Darko","non-dropping-particle":"","parse-names":false,"suffix":""},{"dropping-particle":"","family":"Radoš","given":"Milan","non-dropping-particle":"","parse-names":false,"suffix":""},{"dropping-particle":"","family":"Klarica","given":"Marijan","non-dropping-particle":"","parse-names":false,"suffix":""}],"container-title":"Croatian Medical Journal","id":"ITEM-7","issued":{"date-parts":[["2017"]]},"title":"The recent state of a hundred years old classic hypothesis of the cerebrospinal fluid physiology","type":"article-magazine"},"uris":["http://www.mendeley.com/documents/?uuid=ff284661-cbe7-4877-bc9b-a34176193ab7"]},{"id":"ITEM-8","itemData":{"DOI":"10.1016/S0304-3940(02)00395-6","ISSN":"03043940","abstract":"Formation and circulation of cerebrospinal fluid (CSF) have been studied in the isolated brain ventricles of anesthetized cats by a new approach and under direct observation. A plastic cannula was introduced into the aqueduct of Sylvius through the vermis cerebelli and the outflow of CSF from the cannula was used as the CSF formation and circulation index. During the 60 min of observation at a physiological CSF pressure not a single drop of CSF escaped out of the end of the cannula. This indicates that CSF net formation and circulation inside the brain ventricles, proposed by classical hypothesis regarding CSF dynamics, should be at least re-evaluated. © 2002 Elsevier Science Ireland Ltd. All rights reserved.","author":[{"dropping-particle":"","family":"Oreškovi","given":"Darko","non-dropping-particle":"","parse-names":false,"suffix":""},{"dropping-particle":"","family":"Klarica","given":"Marijan","non-dropping-particle":"","parse-names":false,"suffix":""},{"dropping-particle":"","family":"Vuki","given":"Miroslav","non-dropping-particle":"","parse-names":false,"suffix":""}],"container-title":"Neuroscience Letters","id":"ITEM-8","issue":"2","issued":{"date-parts":[["2002","7","19"]]},"page":"103-106","title":"The formation and circulation of cerebrospinal fluid inside the cat brain ventricles: A fact or an illusion?","type":"article-journal","volume":"327"},"uris":["http://www.mendeley.com/documents/?uuid=be881dcc-5d6b-32cf-8a02-aa834da392ad"]},{"id":"ITEM-9","itemData":{"DOI":"10.1016/j.brainresrev.2010.08.002","ISSN":"01650173","abstract":"According to the traditional hypothesis, the cerebrospinal fluid (CSF) is secreted inside the brain ventricles and flows unidirectionally along subarachnoid spaces to be absorbed into venous sinuses across arachnoid villi and/or via paraneural sheaths of nerves into lymphatics. However, according to recent investigations, it appears that interstial fluid (ISF) and CSF are formed by water filtration across the walls of arterial capillaries in the central nervous system (CNS), while plasma osmolytes are sieved (retained) so that capillary osmotic counterpressure is generated, which is instrumental in ISF/CSF water absorption into venous capillaries and postcapillary venules. This hypothesis is supported by experiments showing that water, which constitutes 99% of CSF and ISF bulk, does not flow along CSF spaces since it is rapidly absorbed into adjacent CNS microvessels, while distribution of other substances along CSF spaces depends on the rate of their removal into microvessels: faster removal means more limited distribution. Furthermore, the acute occlusion of aqueduct of Sylvius does not change CSF pressure in isolated ventricles, suggesting that the formation and the absorption of CSF are in balance. Multidirectional distribution of substances inside CSF, as well as between CSF and ISF, is caused by to-and-fro pulsations of these fluids and their mixing. Absorption of CSF into venous sinuses and/or lymphatics under the physiological pressure should be of minor importance due to their minute surface area in comparison to the huge absorptive surface area of microvessels. © 2010 Elsevier B.V.","author":[{"dropping-particle":"","family":"Bulat","given":"Marin","non-dropping-particle":"","parse-names":false,"suffix":""},{"dropping-particle":"","family":"Klarica","given":"Marijan","non-dropping-particle":"","parse-names":false,"suffix":""}],"container-title":"Brain Research Reviews","id":"ITEM-9","issue":"2","issued":{"date-parts":[["2011","1","1"]]},"page":"99-112","title":"Recent insights into a new hydrodynamics of the cerebrospinal fluid","type":"article","volume":"65"},"uris":["http://www.mendeley.com/documents/?uuid=5ddf34df-2bed-3d59-a759-48c7520f4f95"]}],"mendeley":{"formattedCitation":"(Bulat &amp; Klarica, 2011; Oreškovi et al., 2002; D. Oreskovic et al., 2001; D. Orešković &amp; Klarica, 2010, 2011; Darko Orešković et al., 2017a, 2017b, 2017d; Darko Orešković, Radoš, et al., 2018)","plainTextFormattedCitation":"(Bulat &amp; Klarica, 2011; Oreškovi et al., 2002; D. Oreskovic et al., 2001; D. Orešković &amp; Klarica, 2010, 2011; Darko Orešković et al., 2017a, 2017b, 2017d; Darko Orešković, Radoš, et al., 2018)","previouslyFormattedCitation":"(Bulat &amp; Klarica, 2011; Oreškovi et al., 2002; D. Oreskovic et al., 2001; D. Orešković &amp; Klarica, 2010, 2011; Darko Orešković et al., 2017a, 2017b, 2017d; Darko Orešković, Radoš, et al., 2018)"},"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Bulat &amp; Klarica, 2011; Oreškovi et al., 2002; D. Oreskovic et al., 2001; D. Orešković &amp; Klarica, 2010, 2011; Darko Orešković et al., 2017a, 2017b, 2017d; Darko Orešković, Radoš, et al., 2018)</w:t>
      </w:r>
      <w:r w:rsidRPr="00D9335A">
        <w:rPr>
          <w:rFonts w:ascii="Times New Roman" w:hAnsi="Times New Roman" w:cs="Times New Roman"/>
        </w:rPr>
        <w:fldChar w:fldCharType="end"/>
      </w:r>
      <w:r w:rsidRPr="00D9335A">
        <w:rPr>
          <w:rFonts w:ascii="Times New Roman" w:hAnsi="Times New Roman" w:cs="Times New Roman"/>
        </w:rPr>
        <w:t>. Raspodjela testnih tvari u svim smjerovima unutar likvorskog sustava</w:t>
      </w:r>
      <w:r w:rsidR="008C0C68">
        <w:rPr>
          <w:rFonts w:ascii="Times New Roman" w:hAnsi="Times New Roman" w:cs="Times New Roman"/>
        </w:rPr>
        <w:t>,</w:t>
      </w:r>
      <w:r w:rsidRPr="00D9335A">
        <w:rPr>
          <w:rFonts w:ascii="Times New Roman" w:hAnsi="Times New Roman" w:cs="Times New Roman"/>
        </w:rPr>
        <w:t xml:space="preserve"> te neuroradiološki pokazano jednoliko oscilatorno gibanje volumena likvora naprijed-natrag u fiziološkim uvjetima</w:t>
      </w:r>
      <w:r w:rsidR="008C0C68">
        <w:rPr>
          <w:rFonts w:ascii="Times New Roman" w:hAnsi="Times New Roman" w:cs="Times New Roman"/>
        </w:rPr>
        <w:t xml:space="preserve">, </w:t>
      </w:r>
      <w:r w:rsidRPr="00D9335A">
        <w:rPr>
          <w:rFonts w:ascii="Times New Roman" w:hAnsi="Times New Roman" w:cs="Times New Roman"/>
        </w:rPr>
        <w:t xml:space="preserve">ukazuju kako ne postoji jednosmjerno neto gibanje volumena likvor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053/j.sult.2016.01.001","ISSN":"15585034","abstract":"Many controversies remain regarding basic cerebrospinal fluid (CSF) physiology and the mechanism behind the development of hydrocephalus. Recent information obtained from CSF time spatial spin labeling inversion pulse method discovers different aspect of CSF dynamics. In this article, we would discuss how recent CSF imaging advances are leading to new concepts of CSF flow dynamics and the pathophysiology of hydrocephalus, with an emphasis on time spatial spin labeling inversion pulse imaging of CSF dynamics.","author":[{"dropping-particle":"","family":"Yamada","given":"Shinya","non-dropping-particle":"","parse-names":false,"suffix":""},{"dropping-particle":"","family":"Kelly","given":"Erin","non-dropping-particle":"","parse-names":false,"suffix":""}],"container-title":"Seminars in Ultrasound, CT and MRI","id":"ITEM-1","issue":"2","issued":{"date-parts":[["2016"]]},"page":"84-91","publisher":"Elsevier","title":"Cerebrospinal Fluid Dynamics and the Pathophysiology of Hydrocephalus: New Concepts","type":"article-journal","volume":"37"},"uris":["http://www.mendeley.com/documents/?uuid=37739fab-aa51-49c3-b1af-4479bbf00288"]},{"id":"ITEM-2","itemData":{"DOI":"10.3325/cmj.2014.55.337","ISSN":"13328166","abstract":"Previously there have been no methods for directly tracing the flow of cerebrospinal fluid (CSF) under physiological conditions, and the circulation of CSF has therefore been studied and visualized by injecting a radioactively labeled tracer or contrast medium visible in x-ray images. The newly developed Time-Spatial Inversion Pulse (Time-SLIP) method makes it possible to directly visualize the flow of CSF using magnetic resonance imaging (MRI), permitting CSF dynamics to be depicted in a certain time frame. The CSF dynamics visualized using Time-SLIP has been found to differ markedly from the classical CSF circulation theory described in medical textbooks. It can be said that research on CSF dynamics has advanced to the next stage with the use of this innovative imaging method. Obtaining a more accurate understanding of normal CSF physiology and pathophysiology should lead to improved diagnostic accuracy, permit the identification of new etiological factors in a variety of diseases, and promote the development of new therapeutic approaches.","author":[{"dropping-particle":"","family":"Yamada","given":"Shinya","non-dropping-particle":"","parse-names":false,"suffix":""}],"container-title":"Croatian Medical Journal","id":"ITEM-2","issue":"4","issued":{"date-parts":[["2014"]]},"page":"337-346","title":"Cerebrospinal fluid physiology: Visualization of cerebrospinal fluid dynamics using the magnetic resonance imaging Time-Spatial Inversion Pulse method","type":"article-journal","volume":"55"},"uris":["http://www.mendeley.com/documents/?uuid=c52d71d1-c010-40d0-9296-2159e6c74763"]}],"mendeley":{"formattedCitation":"(Yamada, 2014; Yamada &amp; Kelly, 2016)","plainTextFormattedCitation":"(Yamada, 2014; Yamada &amp; Kelly, 2016)"},"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Yamada, 2014; Yamada &amp; Kelly, 2016)</w:t>
      </w:r>
      <w:r w:rsidRPr="00D9335A">
        <w:rPr>
          <w:rFonts w:ascii="Times New Roman" w:hAnsi="Times New Roman" w:cs="Times New Roman"/>
        </w:rPr>
        <w:fldChar w:fldCharType="end"/>
      </w:r>
      <w:r w:rsidR="008C0C68">
        <w:rPr>
          <w:rFonts w:ascii="Times New Roman" w:hAnsi="Times New Roman" w:cs="Times New Roman"/>
        </w:rPr>
        <w:t>. Prema</w:t>
      </w:r>
      <w:r w:rsidRPr="00D9335A">
        <w:rPr>
          <w:rFonts w:ascii="Times New Roman" w:hAnsi="Times New Roman" w:cs="Times New Roman"/>
        </w:rPr>
        <w:t xml:space="preserve"> hipotezi </w:t>
      </w:r>
      <w:r w:rsidR="00E0060B">
        <w:rPr>
          <w:rFonts w:ascii="Times New Roman" w:hAnsi="Times New Roman" w:cs="Times New Roman"/>
        </w:rPr>
        <w:t>istraživačke skupine prof. Klarice</w:t>
      </w:r>
      <w:r w:rsidR="008C0C68">
        <w:rPr>
          <w:rFonts w:ascii="Times New Roman" w:hAnsi="Times New Roman" w:cs="Times New Roman"/>
        </w:rPr>
        <w:t xml:space="preserve">, </w:t>
      </w:r>
      <w:r w:rsidRPr="00D9335A">
        <w:rPr>
          <w:rFonts w:ascii="Times New Roman" w:hAnsi="Times New Roman" w:cs="Times New Roman"/>
        </w:rPr>
        <w:t>intersticijska tekućina se stvara filtracijom duž kapilarne mreže unutar cijelog središnjeg živčanog sustava. To znači kako je svaki dio kapilarne mreže istovremeno i mjesto sekrecije i mjesto apsorpcije intersticijske tekućine ovisno o ravnoteži osmotskih sila i tlakova u kapilarnom sustavu i intersticiju</w:t>
      </w:r>
      <w:r w:rsidR="008C0C68">
        <w:rPr>
          <w:rFonts w:ascii="Times New Roman" w:hAnsi="Times New Roman" w:cs="Times New Roman"/>
        </w:rPr>
        <w:t>,</w:t>
      </w:r>
      <w:r w:rsidRPr="00D9335A">
        <w:rPr>
          <w:rFonts w:ascii="Times New Roman" w:hAnsi="Times New Roman" w:cs="Times New Roman"/>
        </w:rPr>
        <w:t xml:space="preserve"> što je vrlo jasno pokazano na modelu izoliranih moždanih komora </w:t>
      </w:r>
      <w:r w:rsidRPr="00D9335A">
        <w:rPr>
          <w:rFonts w:ascii="Times New Roman" w:hAnsi="Times New Roman" w:cs="Times New Roman"/>
        </w:rPr>
        <w:fldChar w:fldCharType="begin" w:fldLock="1"/>
      </w:r>
      <w:r w:rsidRPr="00D9335A">
        <w:rPr>
          <w:rFonts w:ascii="Times New Roman" w:hAnsi="Times New Roman" w:cs="Times New Roman"/>
        </w:rPr>
        <w:instrText>ADDIN CSL_CITATION {"citationItems":[{"id":"ITEM-1","itemData":{"DOI":"10.1016/j.neuroscience.2008.11.041","ISSN":"03064522","abstract":"It is generally assumed that cerebrospinal fluid (CSF) is secreted in the brain ventricles, and so after an acute blockage of the aqueduct of Sylvius an increase in the ventricular CSF pressure and dilation of isolated ventricles may be expected. We have tested this hypothesis in cats. After blocking the aqueduct, we measured the CSF pressure in both isolated ventricles and the cisterna magna, and performed radiographic monitoring of the cross-sectional area of the lateral ventricle. The complete aqueductal blockage was achieved by implanting a plastic cannula into the aqueduct of Sylvius through a small tunnel in the vermis of the cerebellum in the chloralose-anesthetized cats. After the reconstitution of the occipital bone, the CSF pressure was measured in the isolated ventricles via a plastic cannula implanted in the aqueduct of Sylvius and in the cisterna magna via a stainless steel cannula. During the following 2 h, the CSF pressures in the isolated ventricles and cisterna magna were identical to those in control conditions. We also monitored the ventricular cross-sectional area by means of radiography for 2 h after the aqueductal blockage and failed to observe any significant changes. When mock CSF was infused into isolated ventricles to imitate the CSF secretion, the gradient of pressure between the ventricle and cisterna magna developed, and disappeared as soon as the infusion was terminated. However, when mock CSF was infused into the cisterna magna at various rates, the resulting increased subarachnoid CSF pressure was accurately transmitted across the brain parenchyma into the CSF of isolated ventricles. The lack of the increase in the CSF pressure and ventricular dilation during 2 h of aqueductal blockage suggests that aqueductal obstruction by itself does not lead to development of hypertensive acute hydrocephalus in cats. © 2009 IBRO.","author":[{"dropping-particle":"","family":"Klarica","given":"M.","non-dropping-particle":"","parse-names":false,"suffix":""},{"dropping-particle":"","family":"Orešković","given":"D.","non-dropping-particle":"","parse-names":false,"suffix":""},{"dropping-particle":"","family":"Božić","given":"B.","non-dropping-particle":"","parse-names":false,"suffix":""},{"dropping-particle":"","family":"Vukić","given":"M.","non-dropping-particle":"","parse-names":false,"suffix":""},{"dropping-particle":"","family":"Butković","given":"V.","non-dropping-particle":"","parse-names":false,"suffix":""},{"dropping-particle":"","family":"Bulat","given":"M.","non-dropping-particle":"","parse-names":false,"suffix":""}],"container-title":"Neuroscience","id":"ITEM-1","issue":"4","issued":{"date-parts":[["2009","2","18"]]},"page":"1397-1405","publisher":"Neuroscience","title":"New experimental model of acute aqueductal blockage in cats: Effects on cerebrospinal fluid pressure and the size of brain ventricles","type":"article-journal","volume":"158"},"uris":["http://www.mendeley.com/documents/?uuid=559b1409-406c-3dcd-a83f-68d0560b888b"]},{"id":"ITEM-2","itemData":{"DOI":"10.1016/j.neulet.2010.07.058","ISSN":"03043940","abstract":"The effect of cerebrospinal fluid (CSF) osmolarity on the CSF volume has been studied on different CSF/brain tissue contact areas. It has been shown, on anesthetized cats under normal CSF pressure, that the perfusion of CSF system (12.96μl/min) by hyperosmolar CSF (400. mOsml/l) leads to significantly higher outflow volume (μl/min) during ventriculo-cisternal perfusion (29.36 ± 1.17 and 33.50 ± 2.78) than the ventriculo-aqueductal perfusion (19.58 ± 1.57 and 22.10 ± 2.31) in experimental period of 30 or 60. min. Both of these hyperosmolar perfusions resulted in significantly higher outflow volume than the perfusions by isoosmolar artificial CSF (12.86 ± 0.96 and 13.58 ± 1.64). These results suggest that the volume of the CSF depends on both the CSF osmolarity and the size of the contact area between CSF system and surrounding tissue exposed to hyperosmolar CSF. However, all of these facts imply that the control of the CSF volume is not in accordance with the classical hypothesis of cerebrospinal fluid hydrodynamic. According to this hypothesis, the CSF volume should be regulated by active formation of CSF (secretion) inside the brain ventricles and passive CSF absorption outside of the brain. Obtained results correspond to the new hypothesis which claims that the volume of CSF depends on the gradients of hydrostatic and osmotic forces between the blood on one side and extracellular fluid and CSF on the other. The CSF exchange between the entire CSF system and the surrounding tissue should, therefore, be determined by (patho)physiological conditions that predominate within those compartments. © 2010 Elsevier Ireland Ltd.","author":[{"dropping-particle":"","family":"Maraković","given":"Jurica","non-dropping-particle":"","parse-names":false,"suffix":""},{"dropping-particle":"","family":"Orešković","given":"Darko","non-dropping-particle":"","parse-names":false,"suffix":""},{"dropping-particle":"","family":"Radoš","given":"Milan","non-dropping-particle":"","parse-names":false,"suffix":""},{"dropping-particle":"","family":"Vukić","given":"Miroslav","non-dropping-particle":"","parse-names":false,"suffix":""},{"dropping-particle":"","family":"Jurjević","given":"Ivana","non-dropping-particle":"","parse-names":false,"suffix":""},{"dropping-particle":"","family":"Chudy","given":"Darko","non-dropping-particle":"","parse-names":false,"suffix":""},{"dropping-particle":"","family":"Klarica","given":"Marijan","non-dropping-particle":"","parse-names":false,"suffix":""}],"container-title":"Neuroscience Letters","id":"ITEM-2","issue":"2","issued":{"date-parts":[["2010","10"]]},"page":"93-97","title":"Effect of osmolarity on CSF volume during ventriculo-aqueductal and ventriculo-cisternal perfusions in cats","type":"article-journal","volume":"484"},"uris":["http://www.mendeley.com/documents/?uuid=8fa7baa2-b486-3cf6-87fd-ecdaba6e7524"]}],"mendeley":{"formattedCitation":"(M. Klarica et al., 2009; Maraković et al., 2010)","plainTextFormattedCitation":"(M. Klarica et al., 2009; Maraković et al., 2010)","previouslyFormattedCitation":"(M. Klarica et al., 2009; Maraković et al., 2010)"},"properties":{"noteIndex":0},"schema":"https://github.com/citation-style-language/schema/raw/master/csl-citation.json"}</w:instrText>
      </w:r>
      <w:r w:rsidRPr="00D9335A">
        <w:rPr>
          <w:rFonts w:ascii="Times New Roman" w:hAnsi="Times New Roman" w:cs="Times New Roman"/>
        </w:rPr>
        <w:fldChar w:fldCharType="separate"/>
      </w:r>
      <w:r w:rsidRPr="00D9335A">
        <w:rPr>
          <w:rFonts w:ascii="Times New Roman" w:hAnsi="Times New Roman" w:cs="Times New Roman"/>
          <w:noProof/>
        </w:rPr>
        <w:t>(M. Klarica et al., 2009; Maraković et al., 2010)</w:t>
      </w:r>
      <w:r w:rsidRPr="00D9335A">
        <w:rPr>
          <w:rFonts w:ascii="Times New Roman" w:hAnsi="Times New Roman" w:cs="Times New Roman"/>
        </w:rPr>
        <w:fldChar w:fldCharType="end"/>
      </w:r>
      <w:r w:rsidRPr="00D9335A">
        <w:rPr>
          <w:rFonts w:ascii="Times New Roman" w:hAnsi="Times New Roman" w:cs="Times New Roman"/>
        </w:rPr>
        <w:t>.  Intersticijski i likvorski prostor su međusobno povezani tako da se mogu smatrati jedinstvenom funkcionaln</w:t>
      </w:r>
      <w:r w:rsidR="008C0C68">
        <w:rPr>
          <w:rFonts w:ascii="Times New Roman" w:hAnsi="Times New Roman" w:cs="Times New Roman"/>
        </w:rPr>
        <w:t xml:space="preserve">om jedinicom. Dakle, prema </w:t>
      </w:r>
      <w:r w:rsidR="00E0060B">
        <w:rPr>
          <w:rFonts w:ascii="Times New Roman" w:hAnsi="Times New Roman" w:cs="Times New Roman"/>
        </w:rPr>
        <w:t xml:space="preserve">spomenutom </w:t>
      </w:r>
      <w:r w:rsidRPr="00D9335A">
        <w:rPr>
          <w:rFonts w:ascii="Times New Roman" w:hAnsi="Times New Roman" w:cs="Times New Roman"/>
        </w:rPr>
        <w:t>konceptu</w:t>
      </w:r>
      <w:r w:rsidR="008C0C68">
        <w:rPr>
          <w:rFonts w:ascii="Times New Roman" w:hAnsi="Times New Roman" w:cs="Times New Roman"/>
        </w:rPr>
        <w:t>,</w:t>
      </w:r>
      <w:r w:rsidRPr="00D9335A">
        <w:rPr>
          <w:rFonts w:ascii="Times New Roman" w:hAnsi="Times New Roman" w:cs="Times New Roman"/>
        </w:rPr>
        <w:t xml:space="preserve"> fi</w:t>
      </w:r>
      <w:r w:rsidR="008C0C68">
        <w:rPr>
          <w:rFonts w:ascii="Times New Roman" w:hAnsi="Times New Roman" w:cs="Times New Roman"/>
        </w:rPr>
        <w:t>ziologija cerebrospinalnog likvo</w:t>
      </w:r>
      <w:r w:rsidRPr="00D9335A">
        <w:rPr>
          <w:rFonts w:ascii="Times New Roman" w:hAnsi="Times New Roman" w:cs="Times New Roman"/>
        </w:rPr>
        <w:t>ra je potpuno neovisna o postojanju arahnoidnih granulacija i arahnoidnih vilija</w:t>
      </w:r>
      <w:r w:rsidR="008C0C68">
        <w:rPr>
          <w:rFonts w:ascii="Times New Roman" w:hAnsi="Times New Roman" w:cs="Times New Roman"/>
        </w:rPr>
        <w:t>,</w:t>
      </w:r>
      <w:r w:rsidRPr="00D9335A">
        <w:rPr>
          <w:rFonts w:ascii="Times New Roman" w:hAnsi="Times New Roman" w:cs="Times New Roman"/>
        </w:rPr>
        <w:t xml:space="preserve"> ne samo u prenatalnom periodu</w:t>
      </w:r>
      <w:r w:rsidR="008C0C68">
        <w:rPr>
          <w:rFonts w:ascii="Times New Roman" w:hAnsi="Times New Roman" w:cs="Times New Roman"/>
        </w:rPr>
        <w:t>,</w:t>
      </w:r>
      <w:r w:rsidRPr="00D9335A">
        <w:rPr>
          <w:rFonts w:ascii="Times New Roman" w:hAnsi="Times New Roman" w:cs="Times New Roman"/>
        </w:rPr>
        <w:t xml:space="preserve"> nego i postnatalno jer se apsorpcija likvora može odvijati preko kapilarne mreže neuralnog tkiva. </w:t>
      </w:r>
    </w:p>
    <w:p w:rsidR="005D5597" w:rsidRPr="00A03D54" w:rsidRDefault="009F2ECF" w:rsidP="00A03D54">
      <w:pPr>
        <w:spacing w:line="360" w:lineRule="auto"/>
        <w:ind w:firstLine="708"/>
        <w:jc w:val="both"/>
        <w:rPr>
          <w:rFonts w:ascii="Times New Roman" w:hAnsi="Times New Roman" w:cs="Times New Roman"/>
        </w:rPr>
      </w:pPr>
      <w:r w:rsidRPr="00D9335A">
        <w:rPr>
          <w:rFonts w:ascii="Times New Roman" w:hAnsi="Times New Roman" w:cs="Times New Roman"/>
        </w:rPr>
        <w:t>Rezultati naše studije pokazuju kako je broj, veličina i distribucija arahnoidnih granulacija u duralnim sinusima i kostima neurokranija značajno različit u testiranim dobnim skupinama. Budući  da u najmlađim i najstarijim skupinama ispitanika postoji veliki postotak ispitanika bez arahnoidnih granulacija u duralnim sinusima, a u svim dobnim skupinama nalaze se ispitanici s vrlo malim brojem arahnoidnih granulacija u duralnim sinusima</w:t>
      </w:r>
      <w:r w:rsidR="008C0C68">
        <w:rPr>
          <w:rFonts w:ascii="Times New Roman" w:hAnsi="Times New Roman" w:cs="Times New Roman"/>
        </w:rPr>
        <w:t>,</w:t>
      </w:r>
      <w:r w:rsidRPr="00D9335A">
        <w:rPr>
          <w:rFonts w:ascii="Times New Roman" w:hAnsi="Times New Roman" w:cs="Times New Roman"/>
        </w:rPr>
        <w:t xml:space="preserve"> čini se kako one ne mogu imati ključnu ulogu u apsorpciji likvora tijekom životnog vijeka kako se to općenito misli. Ovo naše istraživanje otvar</w:t>
      </w:r>
      <w:r w:rsidR="008C0C68">
        <w:rPr>
          <w:rFonts w:ascii="Times New Roman" w:hAnsi="Times New Roman" w:cs="Times New Roman"/>
        </w:rPr>
        <w:t xml:space="preserve">a neka ključna pitanja: mijenja li </w:t>
      </w:r>
      <w:r w:rsidRPr="00D9335A">
        <w:rPr>
          <w:rFonts w:ascii="Times New Roman" w:hAnsi="Times New Roman" w:cs="Times New Roman"/>
        </w:rPr>
        <w:t xml:space="preserve">se </w:t>
      </w:r>
      <w:r w:rsidR="008C0C68">
        <w:rPr>
          <w:rFonts w:ascii="Times New Roman" w:hAnsi="Times New Roman" w:cs="Times New Roman"/>
        </w:rPr>
        <w:t xml:space="preserve">stvarno </w:t>
      </w:r>
      <w:r w:rsidRPr="00D9335A">
        <w:rPr>
          <w:rFonts w:ascii="Times New Roman" w:hAnsi="Times New Roman" w:cs="Times New Roman"/>
        </w:rPr>
        <w:t>broj, veličina i raspodjela arahn</w:t>
      </w:r>
      <w:r w:rsidR="008C0C68">
        <w:rPr>
          <w:rFonts w:ascii="Times New Roman" w:hAnsi="Times New Roman" w:cs="Times New Roman"/>
        </w:rPr>
        <w:t>oidnih grnulacija</w:t>
      </w:r>
      <w:r w:rsidRPr="00D9335A">
        <w:rPr>
          <w:rFonts w:ascii="Times New Roman" w:hAnsi="Times New Roman" w:cs="Times New Roman"/>
        </w:rPr>
        <w:t xml:space="preserve"> u pojedinih osoba tijekom života tj. jesu li arahnoidne granulacije anatomske strukture koja imaju svoj životni ciklus? Nadalje, postoje li pojedinci koji cijeli životni vijek nemaju niti jednu arahnoidnu granulaciju i oni koji ih stalno imaju u vrlo malom broju?</w:t>
      </w:r>
      <w:r w:rsidR="00CA412F">
        <w:rPr>
          <w:rFonts w:ascii="Times New Roman" w:hAnsi="Times New Roman" w:cs="Times New Roman"/>
        </w:rPr>
        <w:br w:type="page"/>
      </w:r>
    </w:p>
    <w:p w:rsidR="00FF0280" w:rsidRPr="00D9335A" w:rsidRDefault="00FF0280" w:rsidP="00B13AA5">
      <w:pPr>
        <w:pStyle w:val="Heading1"/>
        <w:jc w:val="both"/>
      </w:pPr>
      <w:bookmarkStart w:id="10" w:name="_Toc49090998"/>
      <w:r w:rsidRPr="00D9335A">
        <w:lastRenderedPageBreak/>
        <w:t>ZAKLJUČAK</w:t>
      </w:r>
      <w:bookmarkEnd w:id="10"/>
    </w:p>
    <w:p w:rsidR="00FF0280" w:rsidRPr="00D9335A" w:rsidRDefault="00FF0280" w:rsidP="00B13AA5">
      <w:pPr>
        <w:tabs>
          <w:tab w:val="left" w:pos="1956"/>
        </w:tabs>
        <w:spacing w:line="360" w:lineRule="auto"/>
        <w:jc w:val="both"/>
        <w:rPr>
          <w:rFonts w:ascii="Times New Roman" w:hAnsi="Times New Roman" w:cs="Times New Roman"/>
        </w:rPr>
      </w:pPr>
      <w:r w:rsidRPr="00D9335A">
        <w:rPr>
          <w:rFonts w:ascii="Times New Roman" w:hAnsi="Times New Roman" w:cs="Times New Roman"/>
        </w:rPr>
        <w:t>Rezultati pokazuju kako se broj, veličina i distribucija arahnoidnih granulacija u duralnim sinusima i kostima neurokranija značajno mijenjaju tijekom životnog vijeka. S obzirom da u prvim godinama života kod većine ispitanika u duralnim sinusima nisu bile vidljive arahnoidne granulacije</w:t>
      </w:r>
      <w:r w:rsidR="0030644B" w:rsidRPr="00D9335A">
        <w:rPr>
          <w:rFonts w:ascii="Times New Roman" w:hAnsi="Times New Roman" w:cs="Times New Roman"/>
        </w:rPr>
        <w:t>,</w:t>
      </w:r>
      <w:r w:rsidRPr="00D9335A">
        <w:rPr>
          <w:rFonts w:ascii="Times New Roman" w:hAnsi="Times New Roman" w:cs="Times New Roman"/>
        </w:rPr>
        <w:t xml:space="preserve"> a nakon 60. godine nalaze se dominantno u kostima neurokranija</w:t>
      </w:r>
      <w:r w:rsidR="0030644B" w:rsidRPr="00D9335A">
        <w:rPr>
          <w:rFonts w:ascii="Times New Roman" w:hAnsi="Times New Roman" w:cs="Times New Roman"/>
        </w:rPr>
        <w:t>,</w:t>
      </w:r>
      <w:r w:rsidRPr="00D9335A">
        <w:rPr>
          <w:rFonts w:ascii="Times New Roman" w:hAnsi="Times New Roman" w:cs="Times New Roman"/>
        </w:rPr>
        <w:t xml:space="preserve"> čini se kako arahnoidne granulacije nemaju ključnu ulogu u apsorpciji likvora kako </w:t>
      </w:r>
      <w:r w:rsidR="008C0C68">
        <w:rPr>
          <w:rFonts w:ascii="Times New Roman" w:hAnsi="Times New Roman" w:cs="Times New Roman"/>
        </w:rPr>
        <w:t>je to općenito prihvaćeno.</w:t>
      </w:r>
    </w:p>
    <w:p w:rsidR="00A5189D" w:rsidRPr="00D9335A" w:rsidRDefault="00A5189D" w:rsidP="00B13AA5">
      <w:pPr>
        <w:tabs>
          <w:tab w:val="left" w:pos="1956"/>
        </w:tabs>
        <w:spacing w:line="360" w:lineRule="auto"/>
        <w:jc w:val="both"/>
        <w:rPr>
          <w:rFonts w:ascii="Times New Roman" w:hAnsi="Times New Roman" w:cs="Times New Roman"/>
        </w:rPr>
      </w:pPr>
    </w:p>
    <w:p w:rsidR="00A5189D" w:rsidRPr="00D9335A" w:rsidRDefault="00A5189D" w:rsidP="00B13AA5">
      <w:pPr>
        <w:pStyle w:val="Heading1"/>
        <w:jc w:val="both"/>
      </w:pPr>
      <w:bookmarkStart w:id="11" w:name="_Toc49090999"/>
      <w:r w:rsidRPr="00D9335A">
        <w:t>ZAHVALE</w:t>
      </w:r>
      <w:bookmarkEnd w:id="11"/>
    </w:p>
    <w:p w:rsidR="0013226E" w:rsidRDefault="00A5189D" w:rsidP="00B13AA5">
      <w:pPr>
        <w:tabs>
          <w:tab w:val="left" w:pos="1956"/>
        </w:tabs>
        <w:spacing w:line="360" w:lineRule="auto"/>
        <w:jc w:val="both"/>
        <w:rPr>
          <w:rFonts w:ascii="Times New Roman" w:hAnsi="Times New Roman" w:cs="Times New Roman"/>
        </w:rPr>
      </w:pPr>
      <w:r w:rsidRPr="00D9335A">
        <w:rPr>
          <w:rFonts w:ascii="Times New Roman" w:hAnsi="Times New Roman" w:cs="Times New Roman"/>
        </w:rPr>
        <w:t xml:space="preserve">Želimo se zahvaliti mentoru </w:t>
      </w:r>
      <w:r w:rsidR="008C0C68">
        <w:rPr>
          <w:rFonts w:ascii="Times New Roman" w:hAnsi="Times New Roman" w:cs="Times New Roman"/>
        </w:rPr>
        <w:t>izv.</w:t>
      </w:r>
      <w:r w:rsidRPr="00D9335A">
        <w:rPr>
          <w:rFonts w:ascii="Times New Roman" w:hAnsi="Times New Roman" w:cs="Times New Roman"/>
        </w:rPr>
        <w:t xml:space="preserve">prof.dr.sc. Milanu Radošu na ukazanoj prilici da se okušamo u stvaranju jednog znanstvenoga rada </w:t>
      </w:r>
      <w:r w:rsidR="001F4D5F">
        <w:rPr>
          <w:rFonts w:ascii="Times New Roman" w:hAnsi="Times New Roman" w:cs="Times New Roman"/>
        </w:rPr>
        <w:t>te na konstantnoj pomoći i</w:t>
      </w:r>
      <w:r w:rsidRPr="00D9335A">
        <w:rPr>
          <w:rFonts w:ascii="Times New Roman" w:hAnsi="Times New Roman" w:cs="Times New Roman"/>
        </w:rPr>
        <w:t xml:space="preserve"> savjetima</w:t>
      </w:r>
      <w:r w:rsidR="001F4D5F">
        <w:rPr>
          <w:rFonts w:ascii="Times New Roman" w:hAnsi="Times New Roman" w:cs="Times New Roman"/>
        </w:rPr>
        <w:t xml:space="preserve"> tijekom tog procesa.</w:t>
      </w:r>
      <w:r w:rsidRPr="00D9335A">
        <w:rPr>
          <w:rFonts w:ascii="Times New Roman" w:hAnsi="Times New Roman" w:cs="Times New Roman"/>
        </w:rPr>
        <w:t xml:space="preserve"> Također, zahvaljujemo i prof.dr.sc</w:t>
      </w:r>
      <w:r w:rsidR="00936032" w:rsidRPr="00D9335A">
        <w:rPr>
          <w:rFonts w:ascii="Times New Roman" w:hAnsi="Times New Roman" w:cs="Times New Roman"/>
        </w:rPr>
        <w:t>.</w:t>
      </w:r>
      <w:r w:rsidRPr="00D9335A">
        <w:rPr>
          <w:rFonts w:ascii="Times New Roman" w:hAnsi="Times New Roman" w:cs="Times New Roman"/>
        </w:rPr>
        <w:t xml:space="preserve"> Marijanu Klarici na</w:t>
      </w:r>
      <w:r w:rsidR="001F4D5F">
        <w:rPr>
          <w:rFonts w:ascii="Times New Roman" w:hAnsi="Times New Roman" w:cs="Times New Roman"/>
        </w:rPr>
        <w:t xml:space="preserve"> svim pojašnjenjima koja su nam pomogla da uronimo u  kompleksnost patofiziologije cerebrospinalne</w:t>
      </w:r>
      <w:r w:rsidR="009423C9">
        <w:rPr>
          <w:rFonts w:ascii="Times New Roman" w:hAnsi="Times New Roman" w:cs="Times New Roman"/>
        </w:rPr>
        <w:t xml:space="preserve"> tekućine</w:t>
      </w:r>
      <w:r w:rsidR="001F4D5F">
        <w:rPr>
          <w:rFonts w:ascii="Times New Roman" w:hAnsi="Times New Roman" w:cs="Times New Roman"/>
        </w:rPr>
        <w:t xml:space="preserve">. </w:t>
      </w:r>
      <w:r w:rsidRPr="00D9335A">
        <w:rPr>
          <w:rFonts w:ascii="Times New Roman" w:hAnsi="Times New Roman" w:cs="Times New Roman"/>
        </w:rPr>
        <w:t xml:space="preserve"> </w:t>
      </w:r>
    </w:p>
    <w:p w:rsidR="00A5189D" w:rsidRPr="00D9335A" w:rsidRDefault="0013226E" w:rsidP="00B13AA5">
      <w:pPr>
        <w:tabs>
          <w:tab w:val="left" w:pos="1956"/>
        </w:tabs>
        <w:spacing w:line="360" w:lineRule="auto"/>
        <w:jc w:val="both"/>
        <w:rPr>
          <w:rFonts w:ascii="Times New Roman" w:hAnsi="Times New Roman" w:cs="Times New Roman"/>
        </w:rPr>
      </w:pPr>
      <w:r>
        <w:rPr>
          <w:rFonts w:ascii="Times New Roman" w:hAnsi="Times New Roman" w:cs="Times New Roman"/>
        </w:rPr>
        <w:br w:type="page"/>
      </w:r>
    </w:p>
    <w:p w:rsidR="00666864" w:rsidRPr="00D9335A" w:rsidRDefault="00FF0280" w:rsidP="00B13AA5">
      <w:pPr>
        <w:pStyle w:val="Heading1"/>
        <w:jc w:val="both"/>
      </w:pPr>
      <w:bookmarkStart w:id="12" w:name="_Toc49091000"/>
      <w:r w:rsidRPr="00D9335A">
        <w:lastRenderedPageBreak/>
        <w:t>POPIS LITERATURE</w:t>
      </w:r>
      <w:bookmarkEnd w:id="12"/>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rPr>
        <w:fldChar w:fldCharType="begin" w:fldLock="1"/>
      </w:r>
      <w:r w:rsidRPr="00D9335A">
        <w:rPr>
          <w:rFonts w:ascii="Times New Roman" w:hAnsi="Times New Roman" w:cs="Times New Roman"/>
        </w:rPr>
        <w:instrText xml:space="preserve">ADDIN Mendeley Bibliography CSL_BIBLIOGRAPHY </w:instrText>
      </w:r>
      <w:r w:rsidRPr="00D9335A">
        <w:rPr>
          <w:rFonts w:ascii="Times New Roman" w:hAnsi="Times New Roman" w:cs="Times New Roman"/>
        </w:rPr>
        <w:fldChar w:fldCharType="separate"/>
      </w:r>
      <w:r w:rsidRPr="00D9335A">
        <w:rPr>
          <w:rFonts w:ascii="Times New Roman" w:hAnsi="Times New Roman" w:cs="Times New Roman"/>
          <w:noProof/>
        </w:rPr>
        <w:t xml:space="preserve">Bothwell, S. W., Janigro, D., &amp; Patabendige, A. (2019). Cerebrospinal fluid dynamics and intracranial pressure elevation in neurological diseases. In </w:t>
      </w:r>
      <w:r w:rsidRPr="00D9335A">
        <w:rPr>
          <w:rFonts w:ascii="Times New Roman" w:hAnsi="Times New Roman" w:cs="Times New Roman"/>
          <w:i/>
          <w:iCs/>
          <w:noProof/>
        </w:rPr>
        <w:t>Fluids and Barriers of the CNS</w:t>
      </w:r>
      <w:r w:rsidRPr="00D9335A">
        <w:rPr>
          <w:rFonts w:ascii="Times New Roman" w:hAnsi="Times New Roman" w:cs="Times New Roman"/>
          <w:noProof/>
        </w:rPr>
        <w:t xml:space="preserve"> (Vol. 16, Issue 1). BioMed Central Ltd. https://doi.org/10.1186/s12987-019-0129-6</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Bradbury, M. W. B., Cserr, H. F., &amp; Westrop, R. J. (1981). Drainage of cerebral interstitial fluid into deep cervical lymph of the rabbit. </w:t>
      </w:r>
      <w:r w:rsidRPr="00D9335A">
        <w:rPr>
          <w:rFonts w:ascii="Times New Roman" w:hAnsi="Times New Roman" w:cs="Times New Roman"/>
          <w:i/>
          <w:iCs/>
          <w:noProof/>
        </w:rPr>
        <w:t>American Journal of Physiology - Renal Fluid and Electrolyte Physiology</w:t>
      </w:r>
      <w:r w:rsidRPr="00D9335A">
        <w:rPr>
          <w:rFonts w:ascii="Times New Roman" w:hAnsi="Times New Roman" w:cs="Times New Roman"/>
          <w:noProof/>
        </w:rPr>
        <w:t xml:space="preserve">, </w:t>
      </w:r>
      <w:r w:rsidRPr="00D9335A">
        <w:rPr>
          <w:rFonts w:ascii="Times New Roman" w:hAnsi="Times New Roman" w:cs="Times New Roman"/>
          <w:i/>
          <w:iCs/>
          <w:noProof/>
        </w:rPr>
        <w:t>9</w:t>
      </w:r>
      <w:r w:rsidRPr="00D9335A">
        <w:rPr>
          <w:rFonts w:ascii="Times New Roman" w:hAnsi="Times New Roman" w:cs="Times New Roman"/>
          <w:noProof/>
        </w:rPr>
        <w:t>(4), 329–336. https://doi.org/10.1152/ajprenal.1981.240.4.f329</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Brian West, A. (2006). The Pathology of Diverticulosis: Classical Concepts and Mucosal Changes in Diverticula. </w:t>
      </w:r>
      <w:r w:rsidRPr="00D9335A">
        <w:rPr>
          <w:rFonts w:ascii="Times New Roman" w:hAnsi="Times New Roman" w:cs="Times New Roman"/>
          <w:i/>
          <w:iCs/>
          <w:noProof/>
        </w:rPr>
        <w:t>Journal of Clinical Gastroenterology</w:t>
      </w:r>
      <w:r w:rsidRPr="00D9335A">
        <w:rPr>
          <w:rFonts w:ascii="Times New Roman" w:hAnsi="Times New Roman" w:cs="Times New Roman"/>
          <w:noProof/>
        </w:rPr>
        <w:t xml:space="preserve">, </w:t>
      </w:r>
      <w:r w:rsidRPr="00D9335A">
        <w:rPr>
          <w:rFonts w:ascii="Times New Roman" w:hAnsi="Times New Roman" w:cs="Times New Roman"/>
          <w:i/>
          <w:iCs/>
          <w:noProof/>
        </w:rPr>
        <w:t>40</w:t>
      </w:r>
      <w:r w:rsidRPr="00D9335A">
        <w:rPr>
          <w:rFonts w:ascii="Times New Roman" w:hAnsi="Times New Roman" w:cs="Times New Roman"/>
          <w:noProof/>
        </w:rPr>
        <w:t>(Supplement 3), S126–S131. https://doi.org/10.1097/01.mcg.0000225508.90417.07</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Brinker, T., Lüdemann, W., Von Berens Rautenfeld, D., &amp; Samii, M. (1997). Dynamic properties of lymphatic pathways for the absorption of cerebrospinal fluid. </w:t>
      </w:r>
      <w:r w:rsidRPr="00D9335A">
        <w:rPr>
          <w:rFonts w:ascii="Times New Roman" w:hAnsi="Times New Roman" w:cs="Times New Roman"/>
          <w:i/>
          <w:iCs/>
          <w:noProof/>
        </w:rPr>
        <w:t>Acta Neuropathologica</w:t>
      </w:r>
      <w:r w:rsidRPr="00D9335A">
        <w:rPr>
          <w:rFonts w:ascii="Times New Roman" w:hAnsi="Times New Roman" w:cs="Times New Roman"/>
          <w:noProof/>
        </w:rPr>
        <w:t xml:space="preserve">, </w:t>
      </w:r>
      <w:r w:rsidRPr="00D9335A">
        <w:rPr>
          <w:rFonts w:ascii="Times New Roman" w:hAnsi="Times New Roman" w:cs="Times New Roman"/>
          <w:i/>
          <w:iCs/>
          <w:noProof/>
        </w:rPr>
        <w:t>94</w:t>
      </w:r>
      <w:r w:rsidRPr="00D9335A">
        <w:rPr>
          <w:rFonts w:ascii="Times New Roman" w:hAnsi="Times New Roman" w:cs="Times New Roman"/>
          <w:noProof/>
        </w:rPr>
        <w:t>(5), 493–498. https://doi.org/10.1007/s004010050738</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Brunori, A., Vagnozzi, R., &amp; Giuffrè, R. (1993). Antonio Pacchioni (1665-1726): early studies of the dura mater. </w:t>
      </w:r>
      <w:r w:rsidRPr="00D9335A">
        <w:rPr>
          <w:rFonts w:ascii="Times New Roman" w:hAnsi="Times New Roman" w:cs="Times New Roman"/>
          <w:i/>
          <w:iCs/>
          <w:noProof/>
        </w:rPr>
        <w:t>Journal of Neurosurgery</w:t>
      </w:r>
      <w:r w:rsidRPr="00D9335A">
        <w:rPr>
          <w:rFonts w:ascii="Times New Roman" w:hAnsi="Times New Roman" w:cs="Times New Roman"/>
          <w:noProof/>
        </w:rPr>
        <w:t xml:space="preserve">, </w:t>
      </w:r>
      <w:r w:rsidRPr="00D9335A">
        <w:rPr>
          <w:rFonts w:ascii="Times New Roman" w:hAnsi="Times New Roman" w:cs="Times New Roman"/>
          <w:i/>
          <w:iCs/>
          <w:noProof/>
        </w:rPr>
        <w:t>78</w:t>
      </w:r>
      <w:r w:rsidRPr="00D9335A">
        <w:rPr>
          <w:rFonts w:ascii="Times New Roman" w:hAnsi="Times New Roman" w:cs="Times New Roman"/>
          <w:noProof/>
        </w:rPr>
        <w:t>(3), 515–518. https://doi.org/10.3171/jns.1993.78.3.0515</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Bulat, M., &amp; Klarica, M. (2011). Recent insights into a new hydrodynamics of the cerebrospinal fluid. In </w:t>
      </w:r>
      <w:r w:rsidRPr="00D9335A">
        <w:rPr>
          <w:rFonts w:ascii="Times New Roman" w:hAnsi="Times New Roman" w:cs="Times New Roman"/>
          <w:i/>
          <w:iCs/>
          <w:noProof/>
        </w:rPr>
        <w:t>Brain Research Reviews</w:t>
      </w:r>
      <w:r w:rsidRPr="00D9335A">
        <w:rPr>
          <w:rFonts w:ascii="Times New Roman" w:hAnsi="Times New Roman" w:cs="Times New Roman"/>
          <w:noProof/>
        </w:rPr>
        <w:t xml:space="preserve"> (Vol. 65, Issue 2, pp. 99–112). https://doi.org/10.1016/j.brainresrev.2010.08.002</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Caversaecio, M., Peschel, O., &amp; Arnold, W. (1996). The Drainage of Cerebrospinal Fluid into the Lymphatic System of the Neck in Humans. </w:t>
      </w:r>
      <w:r w:rsidRPr="00D9335A">
        <w:rPr>
          <w:rFonts w:ascii="Times New Roman" w:hAnsi="Times New Roman" w:cs="Times New Roman"/>
          <w:i/>
          <w:iCs/>
          <w:noProof/>
        </w:rPr>
        <w:t>ORL</w:t>
      </w:r>
      <w:r w:rsidRPr="00D9335A">
        <w:rPr>
          <w:rFonts w:ascii="Times New Roman" w:hAnsi="Times New Roman" w:cs="Times New Roman"/>
          <w:noProof/>
        </w:rPr>
        <w:t xml:space="preserve">, </w:t>
      </w:r>
      <w:r w:rsidRPr="00D9335A">
        <w:rPr>
          <w:rFonts w:ascii="Times New Roman" w:hAnsi="Times New Roman" w:cs="Times New Roman"/>
          <w:i/>
          <w:iCs/>
          <w:noProof/>
        </w:rPr>
        <w:t>58</w:t>
      </w:r>
      <w:r w:rsidRPr="00D9335A">
        <w:rPr>
          <w:rFonts w:ascii="Times New Roman" w:hAnsi="Times New Roman" w:cs="Times New Roman"/>
          <w:noProof/>
        </w:rPr>
        <w:t>(3), 164–166. https://doi.org/10.1159/000276818</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Damkier, H. H., Brown, P. D., &amp; Praetorius, J. (2013). Cerebrospinal fluid secretion by the choroid plexus. In </w:t>
      </w:r>
      <w:r w:rsidRPr="00D9335A">
        <w:rPr>
          <w:rFonts w:ascii="Times New Roman" w:hAnsi="Times New Roman" w:cs="Times New Roman"/>
          <w:i/>
          <w:iCs/>
          <w:noProof/>
        </w:rPr>
        <w:t>Physiological Reviews</w:t>
      </w:r>
      <w:r w:rsidRPr="00D9335A">
        <w:rPr>
          <w:rFonts w:ascii="Times New Roman" w:hAnsi="Times New Roman" w:cs="Times New Roman"/>
          <w:noProof/>
        </w:rPr>
        <w:t xml:space="preserve"> (Vol. 93, Issue 4, pp. 1847–1892).  American Physiological Society Bethesda, MD. https://doi.org/10.1152/physrev.00004.2013</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Dandy, W. E. (1929). Where is cerebrospinal fluid absorbed? </w:t>
      </w:r>
      <w:r w:rsidRPr="00D9335A">
        <w:rPr>
          <w:rFonts w:ascii="Times New Roman" w:hAnsi="Times New Roman" w:cs="Times New Roman"/>
          <w:i/>
          <w:iCs/>
          <w:noProof/>
        </w:rPr>
        <w:t>Journal of the American Medical Association</w:t>
      </w:r>
      <w:r w:rsidRPr="00D9335A">
        <w:rPr>
          <w:rFonts w:ascii="Times New Roman" w:hAnsi="Times New Roman" w:cs="Times New Roman"/>
          <w:noProof/>
        </w:rPr>
        <w:t xml:space="preserve">, </w:t>
      </w:r>
      <w:r w:rsidRPr="00D9335A">
        <w:rPr>
          <w:rFonts w:ascii="Times New Roman" w:hAnsi="Times New Roman" w:cs="Times New Roman"/>
          <w:i/>
          <w:iCs/>
          <w:noProof/>
        </w:rPr>
        <w:t>92</w:t>
      </w:r>
      <w:r w:rsidRPr="00D9335A">
        <w:rPr>
          <w:rFonts w:ascii="Times New Roman" w:hAnsi="Times New Roman" w:cs="Times New Roman"/>
          <w:noProof/>
        </w:rPr>
        <w:t>(24), 2012–2014. https://doi.org/10.1001/jama.1929.02700500024008</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Davson, H., Domer, F. R., &amp; Hollingsworth, J. R. (1973). The mechanism of drainage of the cerebrospinal fluid. </w:t>
      </w:r>
      <w:r w:rsidRPr="00D9335A">
        <w:rPr>
          <w:rFonts w:ascii="Times New Roman" w:hAnsi="Times New Roman" w:cs="Times New Roman"/>
          <w:i/>
          <w:iCs/>
          <w:noProof/>
        </w:rPr>
        <w:t>Brain</w:t>
      </w:r>
      <w:r w:rsidRPr="00D9335A">
        <w:rPr>
          <w:rFonts w:ascii="Times New Roman" w:hAnsi="Times New Roman" w:cs="Times New Roman"/>
          <w:noProof/>
        </w:rPr>
        <w:t xml:space="preserve">, </w:t>
      </w:r>
      <w:r w:rsidRPr="00D9335A">
        <w:rPr>
          <w:rFonts w:ascii="Times New Roman" w:hAnsi="Times New Roman" w:cs="Times New Roman"/>
          <w:i/>
          <w:iCs/>
          <w:noProof/>
        </w:rPr>
        <w:t>96</w:t>
      </w:r>
      <w:r w:rsidRPr="00D9335A">
        <w:rPr>
          <w:rFonts w:ascii="Times New Roman" w:hAnsi="Times New Roman" w:cs="Times New Roman"/>
          <w:noProof/>
        </w:rPr>
        <w:t>(2), 329–336. https://doi.org/10.1093/brain/96.2.329</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Fox, R. J., Walji, A. H., Mielke, B., Petruk, K. C., &amp; Aronyk, K. E. (1996). Anatomic details of intradural channels in the parasagittal dura: A possible pathway for flow of cerebrospinal fluid. </w:t>
      </w:r>
      <w:r w:rsidRPr="00D9335A">
        <w:rPr>
          <w:rFonts w:ascii="Times New Roman" w:hAnsi="Times New Roman" w:cs="Times New Roman"/>
          <w:i/>
          <w:iCs/>
          <w:noProof/>
        </w:rPr>
        <w:t>Neurosurgery</w:t>
      </w:r>
      <w:r w:rsidRPr="00D9335A">
        <w:rPr>
          <w:rFonts w:ascii="Times New Roman" w:hAnsi="Times New Roman" w:cs="Times New Roman"/>
          <w:noProof/>
        </w:rPr>
        <w:t xml:space="preserve">, </w:t>
      </w:r>
      <w:r w:rsidRPr="00D9335A">
        <w:rPr>
          <w:rFonts w:ascii="Times New Roman" w:hAnsi="Times New Roman" w:cs="Times New Roman"/>
          <w:i/>
          <w:iCs/>
          <w:noProof/>
        </w:rPr>
        <w:t>39</w:t>
      </w:r>
      <w:r w:rsidRPr="00D9335A">
        <w:rPr>
          <w:rFonts w:ascii="Times New Roman" w:hAnsi="Times New Roman" w:cs="Times New Roman"/>
          <w:noProof/>
        </w:rPr>
        <w:t>(1), 84–91. https://doi.org/10.1097/00006123-199607000-00017</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Gomez, D. G., Fenstermacher, J. D., Manzo, R. P., Johnson, D., &amp; Pcyits, D. G. (1985). Cerebrospinal fluid absorption in the rabbit: Olfactory pathways. </w:t>
      </w:r>
      <w:r w:rsidRPr="00D9335A">
        <w:rPr>
          <w:rFonts w:ascii="Times New Roman" w:hAnsi="Times New Roman" w:cs="Times New Roman"/>
          <w:i/>
          <w:iCs/>
          <w:noProof/>
        </w:rPr>
        <w:t>Acta Oto-Laryngologica</w:t>
      </w:r>
      <w:r w:rsidRPr="00D9335A">
        <w:rPr>
          <w:rFonts w:ascii="Times New Roman" w:hAnsi="Times New Roman" w:cs="Times New Roman"/>
          <w:noProof/>
        </w:rPr>
        <w:t xml:space="preserve">, </w:t>
      </w:r>
      <w:r w:rsidRPr="00D9335A">
        <w:rPr>
          <w:rFonts w:ascii="Times New Roman" w:hAnsi="Times New Roman" w:cs="Times New Roman"/>
          <w:i/>
          <w:iCs/>
          <w:noProof/>
        </w:rPr>
        <w:t>100</w:t>
      </w:r>
      <w:r w:rsidRPr="00D9335A">
        <w:rPr>
          <w:rFonts w:ascii="Times New Roman" w:hAnsi="Times New Roman" w:cs="Times New Roman"/>
          <w:noProof/>
        </w:rPr>
        <w:t>(5–6), 429–436. https://doi.org/10.3109/00016488509126567</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Grossman, C. B., &amp; Potts, D. G. (1974). Arachnoid granulations: radiology and anatomy. </w:t>
      </w:r>
      <w:r w:rsidRPr="00D9335A">
        <w:rPr>
          <w:rFonts w:ascii="Times New Roman" w:hAnsi="Times New Roman" w:cs="Times New Roman"/>
          <w:i/>
          <w:iCs/>
          <w:noProof/>
        </w:rPr>
        <w:lastRenderedPageBreak/>
        <w:t>Radiology</w:t>
      </w:r>
      <w:r w:rsidRPr="00D9335A">
        <w:rPr>
          <w:rFonts w:ascii="Times New Roman" w:hAnsi="Times New Roman" w:cs="Times New Roman"/>
          <w:noProof/>
        </w:rPr>
        <w:t xml:space="preserve">, </w:t>
      </w:r>
      <w:r w:rsidRPr="00D9335A">
        <w:rPr>
          <w:rFonts w:ascii="Times New Roman" w:hAnsi="Times New Roman" w:cs="Times New Roman"/>
          <w:i/>
          <w:iCs/>
          <w:noProof/>
        </w:rPr>
        <w:t>113</w:t>
      </w:r>
      <w:r w:rsidRPr="00D9335A">
        <w:rPr>
          <w:rFonts w:ascii="Times New Roman" w:hAnsi="Times New Roman" w:cs="Times New Roman"/>
          <w:noProof/>
        </w:rPr>
        <w:t>(1), 95–100. https://doi.org/10.1148/113.1.95</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Huff, T., &amp; Varacallo, M. (2019). Neuroanatomy, Cerebrospinal Fluid. In </w:t>
      </w:r>
      <w:r w:rsidRPr="00D9335A">
        <w:rPr>
          <w:rFonts w:ascii="Times New Roman" w:hAnsi="Times New Roman" w:cs="Times New Roman"/>
          <w:i/>
          <w:iCs/>
          <w:noProof/>
        </w:rPr>
        <w:t>StatPearls</w:t>
      </w:r>
      <w:r w:rsidRPr="00D9335A">
        <w:rPr>
          <w:rFonts w:ascii="Times New Roman" w:hAnsi="Times New Roman" w:cs="Times New Roman"/>
          <w:noProof/>
        </w:rPr>
        <w:t>. http://www.ncbi.nlm.nih.gov/pubmed/29262203</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Iliff, J. J., Lee, H., Yu, M., Feng, T., Logan, J., Nedergaard, M., &amp; Benveniste, H. (2013). Brain-wide pathway for waste clearance captured by contrast-enhanced MRI. </w:t>
      </w:r>
      <w:r w:rsidRPr="00D9335A">
        <w:rPr>
          <w:rFonts w:ascii="Times New Roman" w:hAnsi="Times New Roman" w:cs="Times New Roman"/>
          <w:i/>
          <w:iCs/>
          <w:noProof/>
        </w:rPr>
        <w:t>Journal of Clinical Investigation</w:t>
      </w:r>
      <w:r w:rsidRPr="00D9335A">
        <w:rPr>
          <w:rFonts w:ascii="Times New Roman" w:hAnsi="Times New Roman" w:cs="Times New Roman"/>
          <w:noProof/>
        </w:rPr>
        <w:t xml:space="preserve">, </w:t>
      </w:r>
      <w:r w:rsidRPr="00D9335A">
        <w:rPr>
          <w:rFonts w:ascii="Times New Roman" w:hAnsi="Times New Roman" w:cs="Times New Roman"/>
          <w:i/>
          <w:iCs/>
          <w:noProof/>
        </w:rPr>
        <w:t>123</w:t>
      </w:r>
      <w:r w:rsidRPr="00D9335A">
        <w:rPr>
          <w:rFonts w:ascii="Times New Roman" w:hAnsi="Times New Roman" w:cs="Times New Roman"/>
          <w:noProof/>
        </w:rPr>
        <w:t>(3), 1299–1309. https://doi.org/10.1172/JCI67677</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Iliff, J. J., Wang, M., Liao, Y., Plogg, B. A., Peng, W., Gundersen, G. A., Benveniste, H., Vates, G. E., Deane, R., Goldman, S. A., Nagelhus, E. A., &amp; Nedergaard, M. (2012). A paravascular pathway facilitates CSF flow through the brain parenchyma and the clearance of interstitial solutes, including amyloid β. </w:t>
      </w:r>
      <w:r w:rsidRPr="00D9335A">
        <w:rPr>
          <w:rFonts w:ascii="Times New Roman" w:hAnsi="Times New Roman" w:cs="Times New Roman"/>
          <w:i/>
          <w:iCs/>
          <w:noProof/>
        </w:rPr>
        <w:t>Science Translational Medicine</w:t>
      </w:r>
      <w:r w:rsidRPr="00D9335A">
        <w:rPr>
          <w:rFonts w:ascii="Times New Roman" w:hAnsi="Times New Roman" w:cs="Times New Roman"/>
          <w:noProof/>
        </w:rPr>
        <w:t xml:space="preserve">, </w:t>
      </w:r>
      <w:r w:rsidRPr="00D9335A">
        <w:rPr>
          <w:rFonts w:ascii="Times New Roman" w:hAnsi="Times New Roman" w:cs="Times New Roman"/>
          <w:i/>
          <w:iCs/>
          <w:noProof/>
        </w:rPr>
        <w:t>4</w:t>
      </w:r>
      <w:r w:rsidRPr="00D9335A">
        <w:rPr>
          <w:rFonts w:ascii="Times New Roman" w:hAnsi="Times New Roman" w:cs="Times New Roman"/>
          <w:noProof/>
        </w:rPr>
        <w:t>(147). https://doi.org/10.1126/scitranslmed.3003748</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Johanson, C. E. (2008). Choroid plexus-cerebrospinal fluid circulatory dynamics: Impact on brain growth, metabolism, and repair. In </w:t>
      </w:r>
      <w:r w:rsidRPr="00D9335A">
        <w:rPr>
          <w:rFonts w:ascii="Times New Roman" w:hAnsi="Times New Roman" w:cs="Times New Roman"/>
          <w:i/>
          <w:iCs/>
          <w:noProof/>
        </w:rPr>
        <w:t>Neuroscience in Medicine: Third Edition</w:t>
      </w:r>
      <w:r w:rsidRPr="00D9335A">
        <w:rPr>
          <w:rFonts w:ascii="Times New Roman" w:hAnsi="Times New Roman" w:cs="Times New Roman"/>
          <w:noProof/>
        </w:rPr>
        <w:t xml:space="preserve"> (pp. 173–200). Humana Press Inc. https://doi.org/10.1007/978-1-60327-455-5_11</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Johnston, M., Zakharov, A., Papaiconomou, C., Salmasi, G., &amp; Armstrong, D. (2004). Evidence of connections between cerebrospinal fluid and nasal lymphatic vessels in humans, non-human primates and other mammalian species. </w:t>
      </w:r>
      <w:r w:rsidRPr="00D9335A">
        <w:rPr>
          <w:rFonts w:ascii="Times New Roman" w:hAnsi="Times New Roman" w:cs="Times New Roman"/>
          <w:i/>
          <w:iCs/>
          <w:noProof/>
        </w:rPr>
        <w:t>Cerebrospinal Fluid Research</w:t>
      </w:r>
      <w:r w:rsidRPr="00D9335A">
        <w:rPr>
          <w:rFonts w:ascii="Times New Roman" w:hAnsi="Times New Roman" w:cs="Times New Roman"/>
          <w:noProof/>
        </w:rPr>
        <w:t xml:space="preserve">, </w:t>
      </w:r>
      <w:r w:rsidRPr="00D9335A">
        <w:rPr>
          <w:rFonts w:ascii="Times New Roman" w:hAnsi="Times New Roman" w:cs="Times New Roman"/>
          <w:i/>
          <w:iCs/>
          <w:noProof/>
        </w:rPr>
        <w:t>1</w:t>
      </w:r>
      <w:r w:rsidRPr="00D9335A">
        <w:rPr>
          <w:rFonts w:ascii="Times New Roman" w:hAnsi="Times New Roman" w:cs="Times New Roman"/>
          <w:noProof/>
        </w:rPr>
        <w:t>, 2. https://doi.org/10.1186/1743-8454-1-2</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Jurjević, I., Radoš, M., Orešković, J., Prijić, R., Tvrdeić, A., &amp; Klarica, M. (2011). Fizikalne osobine novog modela cerebrospinalnog likvora. </w:t>
      </w:r>
      <w:r w:rsidRPr="00D9335A">
        <w:rPr>
          <w:rFonts w:ascii="Times New Roman" w:hAnsi="Times New Roman" w:cs="Times New Roman"/>
          <w:i/>
          <w:iCs/>
          <w:noProof/>
        </w:rPr>
        <w:t>Collegium Antropologicum</w:t>
      </w:r>
      <w:r w:rsidRPr="00D9335A">
        <w:rPr>
          <w:rFonts w:ascii="Times New Roman" w:hAnsi="Times New Roman" w:cs="Times New Roman"/>
          <w:noProof/>
        </w:rPr>
        <w:t>.</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Kida, S., Pantazis, A., &amp; Weller, R. O. (1993). CSF drains directly from the subarachnoid space into nasal lymphatics in the rat. Anatomy, histology and immunological significance. </w:t>
      </w:r>
      <w:r w:rsidRPr="00D9335A">
        <w:rPr>
          <w:rFonts w:ascii="Times New Roman" w:hAnsi="Times New Roman" w:cs="Times New Roman"/>
          <w:i/>
          <w:iCs/>
          <w:noProof/>
        </w:rPr>
        <w:t>Neuropathology and Applied Neurobiology</w:t>
      </w:r>
      <w:r w:rsidRPr="00D9335A">
        <w:rPr>
          <w:rFonts w:ascii="Times New Roman" w:hAnsi="Times New Roman" w:cs="Times New Roman"/>
          <w:noProof/>
        </w:rPr>
        <w:t xml:space="preserve">, </w:t>
      </w:r>
      <w:r w:rsidRPr="00D9335A">
        <w:rPr>
          <w:rFonts w:ascii="Times New Roman" w:hAnsi="Times New Roman" w:cs="Times New Roman"/>
          <w:i/>
          <w:iCs/>
          <w:noProof/>
        </w:rPr>
        <w:t>19</w:t>
      </w:r>
      <w:r w:rsidRPr="00D9335A">
        <w:rPr>
          <w:rFonts w:ascii="Times New Roman" w:hAnsi="Times New Roman" w:cs="Times New Roman"/>
          <w:noProof/>
        </w:rPr>
        <w:t>(6), 480–488. https://doi.org/10.1111/j.1365-2990.1993.tb00476.x</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Klarica, M., Orešković, D., Božić, B., Vukić, M., Butković, V., &amp; Bulat, M. (2009). New experimental model of acute aqueductal blockage in cats: Effects on cerebrospinal fluid pressure and the size of brain ventricles. </w:t>
      </w:r>
      <w:r w:rsidRPr="00D9335A">
        <w:rPr>
          <w:rFonts w:ascii="Times New Roman" w:hAnsi="Times New Roman" w:cs="Times New Roman"/>
          <w:i/>
          <w:iCs/>
          <w:noProof/>
        </w:rPr>
        <w:t>Neuroscience</w:t>
      </w:r>
      <w:r w:rsidRPr="00D9335A">
        <w:rPr>
          <w:rFonts w:ascii="Times New Roman" w:hAnsi="Times New Roman" w:cs="Times New Roman"/>
          <w:noProof/>
        </w:rPr>
        <w:t xml:space="preserve">, </w:t>
      </w:r>
      <w:r w:rsidRPr="00D9335A">
        <w:rPr>
          <w:rFonts w:ascii="Times New Roman" w:hAnsi="Times New Roman" w:cs="Times New Roman"/>
          <w:i/>
          <w:iCs/>
          <w:noProof/>
        </w:rPr>
        <w:t>158</w:t>
      </w:r>
      <w:r w:rsidRPr="00D9335A">
        <w:rPr>
          <w:rFonts w:ascii="Times New Roman" w:hAnsi="Times New Roman" w:cs="Times New Roman"/>
          <w:noProof/>
        </w:rPr>
        <w:t>(4), 1397–1405. https://doi.org/10.1016/j.neuroscience.2008.11.041</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Klarica, M, Miše, B., Vladić, A., Radoš, M., &amp; Orešković, D. (2013). Compensated hyperosmolarity of cerebrospinal fluid and the development of hydrocephalus. </w:t>
      </w:r>
      <w:r w:rsidRPr="00D9335A">
        <w:rPr>
          <w:rFonts w:ascii="Times New Roman" w:hAnsi="Times New Roman" w:cs="Times New Roman"/>
          <w:i/>
          <w:iCs/>
          <w:noProof/>
        </w:rPr>
        <w:t>Neuroscience</w:t>
      </w:r>
      <w:r w:rsidRPr="00D9335A">
        <w:rPr>
          <w:rFonts w:ascii="Times New Roman" w:hAnsi="Times New Roman" w:cs="Times New Roman"/>
          <w:noProof/>
        </w:rPr>
        <w:t xml:space="preserve">, </w:t>
      </w:r>
      <w:r w:rsidRPr="00D9335A">
        <w:rPr>
          <w:rFonts w:ascii="Times New Roman" w:hAnsi="Times New Roman" w:cs="Times New Roman"/>
          <w:i/>
          <w:iCs/>
          <w:noProof/>
        </w:rPr>
        <w:t>248</w:t>
      </w:r>
      <w:r w:rsidRPr="00D9335A">
        <w:rPr>
          <w:rFonts w:ascii="Times New Roman" w:hAnsi="Times New Roman" w:cs="Times New Roman"/>
          <w:noProof/>
        </w:rPr>
        <w:t>, 278–289. https://doi.org/10.1016/j.neuroscience.2013.06.022</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Klarica, Marijan, Radoš, M., Erceg, G., Petošić, A., Jurjević, I., &amp; Orešković, D. (2014). The influence of body position on cerebrospinal fluid pressure gradient and movement in cats with normal and impaired craniospinal communication. </w:t>
      </w:r>
      <w:r w:rsidRPr="00D9335A">
        <w:rPr>
          <w:rFonts w:ascii="Times New Roman" w:hAnsi="Times New Roman" w:cs="Times New Roman"/>
          <w:i/>
          <w:iCs/>
          <w:noProof/>
        </w:rPr>
        <w:t>PLoS ONE</w:t>
      </w:r>
      <w:r w:rsidRPr="00D9335A">
        <w:rPr>
          <w:rFonts w:ascii="Times New Roman" w:hAnsi="Times New Roman" w:cs="Times New Roman"/>
          <w:noProof/>
        </w:rPr>
        <w:t xml:space="preserve">, </w:t>
      </w:r>
      <w:r w:rsidRPr="00D9335A">
        <w:rPr>
          <w:rFonts w:ascii="Times New Roman" w:hAnsi="Times New Roman" w:cs="Times New Roman"/>
          <w:i/>
          <w:iCs/>
          <w:noProof/>
        </w:rPr>
        <w:t>9</w:t>
      </w:r>
      <w:r w:rsidRPr="00D9335A">
        <w:rPr>
          <w:rFonts w:ascii="Times New Roman" w:hAnsi="Times New Roman" w:cs="Times New Roman"/>
          <w:noProof/>
        </w:rPr>
        <w:t>(4). https://doi.org/10.1371/journal.pone.0095229</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le Gros Clark, W. E. (1920). On the Pacchionian Bodies. In </w:t>
      </w:r>
      <w:r w:rsidRPr="00D9335A">
        <w:rPr>
          <w:rFonts w:ascii="Times New Roman" w:hAnsi="Times New Roman" w:cs="Times New Roman"/>
          <w:i/>
          <w:iCs/>
          <w:noProof/>
        </w:rPr>
        <w:t>Journal of anatomy</w:t>
      </w:r>
      <w:r w:rsidRPr="00D9335A">
        <w:rPr>
          <w:rFonts w:ascii="Times New Roman" w:hAnsi="Times New Roman" w:cs="Times New Roman"/>
          <w:noProof/>
        </w:rPr>
        <w:t xml:space="preserve"> (Vol. 55, Issue Pt 1). Wiley-Blackwell. http://www.ncbi.nlm.nih.gov/pubmed/17103914</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lastRenderedPageBreak/>
        <w:t xml:space="preserve">Leach, J. L., Jones, B. V., Tomsick, T. A., Stewart, C. A., &amp; Balko, M. G. (1996). Normal appearance of arachnoid granulations on contrast-enhanced CT and MR of the brain: Differentiation from dural sinus disease. </w:t>
      </w:r>
      <w:r w:rsidRPr="00D9335A">
        <w:rPr>
          <w:rFonts w:ascii="Times New Roman" w:hAnsi="Times New Roman" w:cs="Times New Roman"/>
          <w:i/>
          <w:iCs/>
          <w:noProof/>
        </w:rPr>
        <w:t>American Journal of Neuroradiology</w:t>
      </w:r>
      <w:r w:rsidRPr="00D9335A">
        <w:rPr>
          <w:rFonts w:ascii="Times New Roman" w:hAnsi="Times New Roman" w:cs="Times New Roman"/>
          <w:noProof/>
        </w:rPr>
        <w:t xml:space="preserve">, </w:t>
      </w:r>
      <w:r w:rsidRPr="00D9335A">
        <w:rPr>
          <w:rFonts w:ascii="Times New Roman" w:hAnsi="Times New Roman" w:cs="Times New Roman"/>
          <w:i/>
          <w:iCs/>
          <w:noProof/>
        </w:rPr>
        <w:t>17</w:t>
      </w:r>
      <w:r w:rsidRPr="00D9335A">
        <w:rPr>
          <w:rFonts w:ascii="Times New Roman" w:hAnsi="Times New Roman" w:cs="Times New Roman"/>
          <w:noProof/>
        </w:rPr>
        <w:t>(8), 1523–1532.</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Liang, L., Korogi, Y., Sugahara, T., Ikushima, I., Shigematsu, Y., Takahashi, M., &amp; Provenzale, J. M. (2002). Normal structures in the intracranial dural sinuses: Delineation with 3D contrast-enhanced magnetization prepared rapid acquisition gradient-echo imaging sequence. </w:t>
      </w:r>
      <w:r w:rsidRPr="00D9335A">
        <w:rPr>
          <w:rFonts w:ascii="Times New Roman" w:hAnsi="Times New Roman" w:cs="Times New Roman"/>
          <w:i/>
          <w:iCs/>
          <w:noProof/>
        </w:rPr>
        <w:t>American Journal of Neuroradiology</w:t>
      </w:r>
      <w:r w:rsidRPr="00D9335A">
        <w:rPr>
          <w:rFonts w:ascii="Times New Roman" w:hAnsi="Times New Roman" w:cs="Times New Roman"/>
          <w:noProof/>
        </w:rPr>
        <w:t xml:space="preserve">, </w:t>
      </w:r>
      <w:r w:rsidRPr="00D9335A">
        <w:rPr>
          <w:rFonts w:ascii="Times New Roman" w:hAnsi="Times New Roman" w:cs="Times New Roman"/>
          <w:i/>
          <w:iCs/>
          <w:noProof/>
        </w:rPr>
        <w:t>23</w:t>
      </w:r>
      <w:r w:rsidRPr="00D9335A">
        <w:rPr>
          <w:rFonts w:ascii="Times New Roman" w:hAnsi="Times New Roman" w:cs="Times New Roman"/>
          <w:noProof/>
        </w:rPr>
        <w:t>(10), 1739–1746.</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Löwhagen, P., Johansson, B. B., &amp; Nordborg, C. (1994). The nasal route of cerebrospinal fluid drainage in man. A light–microscope study. </w:t>
      </w:r>
      <w:r w:rsidRPr="00D9335A">
        <w:rPr>
          <w:rFonts w:ascii="Times New Roman" w:hAnsi="Times New Roman" w:cs="Times New Roman"/>
          <w:i/>
          <w:iCs/>
          <w:noProof/>
        </w:rPr>
        <w:t>Neuropathology and Applied Neurobiology</w:t>
      </w:r>
      <w:r w:rsidRPr="00D9335A">
        <w:rPr>
          <w:rFonts w:ascii="Times New Roman" w:hAnsi="Times New Roman" w:cs="Times New Roman"/>
          <w:noProof/>
        </w:rPr>
        <w:t xml:space="preserve">, </w:t>
      </w:r>
      <w:r w:rsidRPr="00D9335A">
        <w:rPr>
          <w:rFonts w:ascii="Times New Roman" w:hAnsi="Times New Roman" w:cs="Times New Roman"/>
          <w:i/>
          <w:iCs/>
          <w:noProof/>
        </w:rPr>
        <w:t>20</w:t>
      </w:r>
      <w:r w:rsidRPr="00D9335A">
        <w:rPr>
          <w:rFonts w:ascii="Times New Roman" w:hAnsi="Times New Roman" w:cs="Times New Roman"/>
          <w:noProof/>
        </w:rPr>
        <w:t>(6), 543–550. https://doi.org/10.1111/j.1365-2990.1994.tb01008.x</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Maraković, J., Orešković, D., Radoš, M., Vukić, M., Jurjević, I., Chudy, D., &amp; Klarica, M. (2010). Effect of osmolarity on CSF volume during ventriculo-aqueductal and ventriculo-cisternal perfusions in cats. </w:t>
      </w:r>
      <w:r w:rsidRPr="00D9335A">
        <w:rPr>
          <w:rFonts w:ascii="Times New Roman" w:hAnsi="Times New Roman" w:cs="Times New Roman"/>
          <w:i/>
          <w:iCs/>
          <w:noProof/>
        </w:rPr>
        <w:t>Neuroscience Letters</w:t>
      </w:r>
      <w:r w:rsidRPr="00D9335A">
        <w:rPr>
          <w:rFonts w:ascii="Times New Roman" w:hAnsi="Times New Roman" w:cs="Times New Roman"/>
          <w:noProof/>
        </w:rPr>
        <w:t xml:space="preserve">, </w:t>
      </w:r>
      <w:r w:rsidRPr="00D9335A">
        <w:rPr>
          <w:rFonts w:ascii="Times New Roman" w:hAnsi="Times New Roman" w:cs="Times New Roman"/>
          <w:i/>
          <w:iCs/>
          <w:noProof/>
        </w:rPr>
        <w:t>484</w:t>
      </w:r>
      <w:r w:rsidRPr="00D9335A">
        <w:rPr>
          <w:rFonts w:ascii="Times New Roman" w:hAnsi="Times New Roman" w:cs="Times New Roman"/>
          <w:noProof/>
        </w:rPr>
        <w:t>(2), 93–97. https://doi.org/10.1016/j.neulet.2010.07.058</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Milhorat, T. H. (1975). The third circulation revisited. </w:t>
      </w:r>
      <w:r w:rsidRPr="00D9335A">
        <w:rPr>
          <w:rFonts w:ascii="Times New Roman" w:hAnsi="Times New Roman" w:cs="Times New Roman"/>
          <w:i/>
          <w:iCs/>
          <w:noProof/>
        </w:rPr>
        <w:t>Journal of Neurosurgery</w:t>
      </w:r>
      <w:r w:rsidRPr="00D9335A">
        <w:rPr>
          <w:rFonts w:ascii="Times New Roman" w:hAnsi="Times New Roman" w:cs="Times New Roman"/>
          <w:noProof/>
        </w:rPr>
        <w:t xml:space="preserve">, </w:t>
      </w:r>
      <w:r w:rsidRPr="00D9335A">
        <w:rPr>
          <w:rFonts w:ascii="Times New Roman" w:hAnsi="Times New Roman" w:cs="Times New Roman"/>
          <w:i/>
          <w:iCs/>
          <w:noProof/>
        </w:rPr>
        <w:t>42</w:t>
      </w:r>
      <w:r w:rsidRPr="00D9335A">
        <w:rPr>
          <w:rFonts w:ascii="Times New Roman" w:hAnsi="Times New Roman" w:cs="Times New Roman"/>
          <w:noProof/>
        </w:rPr>
        <w:t>(6), 628–645. https://doi.org/10.3171/jns.1975.42.6.0628</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škovi, D., Klarica, M., &amp; Vuki, M. (2002). The formation and circulation of cerebrospinal fluid inside the cat brain ventricles: A fact or an illusion? </w:t>
      </w:r>
      <w:r w:rsidRPr="00D9335A">
        <w:rPr>
          <w:rFonts w:ascii="Times New Roman" w:hAnsi="Times New Roman" w:cs="Times New Roman"/>
          <w:i/>
          <w:iCs/>
          <w:noProof/>
        </w:rPr>
        <w:t>Neuroscience Letters</w:t>
      </w:r>
      <w:r w:rsidRPr="00D9335A">
        <w:rPr>
          <w:rFonts w:ascii="Times New Roman" w:hAnsi="Times New Roman" w:cs="Times New Roman"/>
          <w:noProof/>
        </w:rPr>
        <w:t xml:space="preserve">, </w:t>
      </w:r>
      <w:r w:rsidRPr="00D9335A">
        <w:rPr>
          <w:rFonts w:ascii="Times New Roman" w:hAnsi="Times New Roman" w:cs="Times New Roman"/>
          <w:i/>
          <w:iCs/>
          <w:noProof/>
        </w:rPr>
        <w:t>327</w:t>
      </w:r>
      <w:r w:rsidRPr="00D9335A">
        <w:rPr>
          <w:rFonts w:ascii="Times New Roman" w:hAnsi="Times New Roman" w:cs="Times New Roman"/>
          <w:noProof/>
        </w:rPr>
        <w:t>(2), 103–106. https://doi.org/10.1016/S0304-3940(02)00395-6</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šković, D., &amp; Klarica, M. (2010). The formation of cerebrospinal fluid: Nearly a hundred years of interpretations and misinterpretations. In </w:t>
      </w:r>
      <w:r w:rsidRPr="00D9335A">
        <w:rPr>
          <w:rFonts w:ascii="Times New Roman" w:hAnsi="Times New Roman" w:cs="Times New Roman"/>
          <w:i/>
          <w:iCs/>
          <w:noProof/>
        </w:rPr>
        <w:t>Brain Research Reviews</w:t>
      </w:r>
      <w:r w:rsidRPr="00D9335A">
        <w:rPr>
          <w:rFonts w:ascii="Times New Roman" w:hAnsi="Times New Roman" w:cs="Times New Roman"/>
          <w:noProof/>
        </w:rPr>
        <w:t xml:space="preserve"> (Vol. 64, Issue 2, pp. 241–262). https://doi.org/10.1016/j.brainresrev.2010.04.006</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šković, D., &amp; Klarica, M. (2011). Development of hydrocephalus and classical hypothesis of cerebrospinal fluid hydrodynamics: Facts and illusions. </w:t>
      </w:r>
      <w:r w:rsidRPr="00D9335A">
        <w:rPr>
          <w:rFonts w:ascii="Times New Roman" w:hAnsi="Times New Roman" w:cs="Times New Roman"/>
          <w:i/>
          <w:iCs/>
          <w:noProof/>
        </w:rPr>
        <w:t>Progress in Neurobiology</w:t>
      </w:r>
      <w:r w:rsidRPr="00D9335A">
        <w:rPr>
          <w:rFonts w:ascii="Times New Roman" w:hAnsi="Times New Roman" w:cs="Times New Roman"/>
          <w:noProof/>
        </w:rPr>
        <w:t xml:space="preserve">, </w:t>
      </w:r>
      <w:r w:rsidRPr="00D9335A">
        <w:rPr>
          <w:rFonts w:ascii="Times New Roman" w:hAnsi="Times New Roman" w:cs="Times New Roman"/>
          <w:i/>
          <w:iCs/>
          <w:noProof/>
        </w:rPr>
        <w:t>94</w:t>
      </w:r>
      <w:r w:rsidRPr="00D9335A">
        <w:rPr>
          <w:rFonts w:ascii="Times New Roman" w:hAnsi="Times New Roman" w:cs="Times New Roman"/>
          <w:noProof/>
        </w:rPr>
        <w:t>(3), 238–258. https://doi.org/10.1016/j.pneurobio.2011.05.005</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skovic, D., Klarica, M., &amp; Vukic, M. (2001). Does the secretion and circulation of the cerebrospinal fluid really exist? </w:t>
      </w:r>
      <w:r w:rsidRPr="00D9335A">
        <w:rPr>
          <w:rFonts w:ascii="Times New Roman" w:hAnsi="Times New Roman" w:cs="Times New Roman"/>
          <w:i/>
          <w:iCs/>
          <w:noProof/>
        </w:rPr>
        <w:t>Medical Hypotheses</w:t>
      </w:r>
      <w:r w:rsidRPr="00D9335A">
        <w:rPr>
          <w:rFonts w:ascii="Times New Roman" w:hAnsi="Times New Roman" w:cs="Times New Roman"/>
          <w:noProof/>
        </w:rPr>
        <w:t xml:space="preserve">, </w:t>
      </w:r>
      <w:r w:rsidRPr="00D9335A">
        <w:rPr>
          <w:rFonts w:ascii="Times New Roman" w:hAnsi="Times New Roman" w:cs="Times New Roman"/>
          <w:i/>
          <w:iCs/>
          <w:noProof/>
        </w:rPr>
        <w:t>56</w:t>
      </w:r>
      <w:r w:rsidRPr="00D9335A">
        <w:rPr>
          <w:rFonts w:ascii="Times New Roman" w:hAnsi="Times New Roman" w:cs="Times New Roman"/>
          <w:noProof/>
        </w:rPr>
        <w:t>(5), 622–624. https://doi.org/10.1054/mehy.2000.1178</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šković, Darko, &amp; Klarica, M. (2014). A new look at cerebrospinal fluid movement. In </w:t>
      </w:r>
      <w:r w:rsidRPr="00D9335A">
        <w:rPr>
          <w:rFonts w:ascii="Times New Roman" w:hAnsi="Times New Roman" w:cs="Times New Roman"/>
          <w:i/>
          <w:iCs/>
          <w:noProof/>
        </w:rPr>
        <w:t>Fluids and Barriers of the CNS</w:t>
      </w:r>
      <w:r w:rsidRPr="00D9335A">
        <w:rPr>
          <w:rFonts w:ascii="Times New Roman" w:hAnsi="Times New Roman" w:cs="Times New Roman"/>
          <w:noProof/>
        </w:rPr>
        <w:t xml:space="preserve"> (Vol. 11, Issue 1). BioMed Central Ltd. https://doi.org/10.1186/2045-8118-11-16</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skovic, Darko, Klarica, M., Vukic, M., &amp; Marakovic, J. (2003). Evaluation of ventriculo-cisternal perfusion model as a method to study cerebrospinal fluid formation. </w:t>
      </w:r>
      <w:r w:rsidRPr="00D9335A">
        <w:rPr>
          <w:rFonts w:ascii="Times New Roman" w:hAnsi="Times New Roman" w:cs="Times New Roman"/>
          <w:i/>
          <w:iCs/>
          <w:noProof/>
        </w:rPr>
        <w:t>Croatian Medical Journal</w:t>
      </w:r>
      <w:r w:rsidRPr="00D9335A">
        <w:rPr>
          <w:rFonts w:ascii="Times New Roman" w:hAnsi="Times New Roman" w:cs="Times New Roman"/>
          <w:noProof/>
        </w:rPr>
        <w:t xml:space="preserve">, </w:t>
      </w:r>
      <w:r w:rsidRPr="00D9335A">
        <w:rPr>
          <w:rFonts w:ascii="Times New Roman" w:hAnsi="Times New Roman" w:cs="Times New Roman"/>
          <w:i/>
          <w:iCs/>
          <w:noProof/>
        </w:rPr>
        <w:t>44</w:t>
      </w:r>
      <w:r w:rsidRPr="00D9335A">
        <w:rPr>
          <w:rFonts w:ascii="Times New Roman" w:hAnsi="Times New Roman" w:cs="Times New Roman"/>
          <w:noProof/>
        </w:rPr>
        <w:t>(2), 161–164. http://www.ncbi.nlm.nih.gov/pubmed/12698506</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šković, Darko, Maraković, J., Varda, R., Radoš, M., Jurjević, I., &amp; Klarica, M. (2018). New Insight into the Mechanism of Mannitol Effects on Cerebrospinal Fluid Pressure </w:t>
      </w:r>
      <w:r w:rsidRPr="00D9335A">
        <w:rPr>
          <w:rFonts w:ascii="Times New Roman" w:hAnsi="Times New Roman" w:cs="Times New Roman"/>
          <w:noProof/>
        </w:rPr>
        <w:lastRenderedPageBreak/>
        <w:t xml:space="preserve">Decrease and Craniospinal Fluid Redistribution. </w:t>
      </w:r>
      <w:r w:rsidRPr="00D9335A">
        <w:rPr>
          <w:rFonts w:ascii="Times New Roman" w:hAnsi="Times New Roman" w:cs="Times New Roman"/>
          <w:i/>
          <w:iCs/>
          <w:noProof/>
        </w:rPr>
        <w:t>Neuroscience</w:t>
      </w:r>
      <w:r w:rsidRPr="00D9335A">
        <w:rPr>
          <w:rFonts w:ascii="Times New Roman" w:hAnsi="Times New Roman" w:cs="Times New Roman"/>
          <w:noProof/>
        </w:rPr>
        <w:t xml:space="preserve">, </w:t>
      </w:r>
      <w:r w:rsidRPr="00D9335A">
        <w:rPr>
          <w:rFonts w:ascii="Times New Roman" w:hAnsi="Times New Roman" w:cs="Times New Roman"/>
          <w:i/>
          <w:iCs/>
          <w:noProof/>
        </w:rPr>
        <w:t>392</w:t>
      </w:r>
      <w:r w:rsidRPr="00D9335A">
        <w:rPr>
          <w:rFonts w:ascii="Times New Roman" w:hAnsi="Times New Roman" w:cs="Times New Roman"/>
          <w:noProof/>
        </w:rPr>
        <w:t>, 164–171. https://doi.org/10.1016/j.neuroscience.2018.09.029</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šković, Darko, Radoš, M., &amp; Klarica, M. (2016). Cerebrospinal fluid secretion by the choroid plexus? </w:t>
      </w:r>
      <w:r w:rsidRPr="00D9335A">
        <w:rPr>
          <w:rFonts w:ascii="Times New Roman" w:hAnsi="Times New Roman" w:cs="Times New Roman"/>
          <w:i/>
          <w:iCs/>
          <w:noProof/>
        </w:rPr>
        <w:t>Physiological Reviews</w:t>
      </w:r>
      <w:r w:rsidRPr="00D9335A">
        <w:rPr>
          <w:rFonts w:ascii="Times New Roman" w:hAnsi="Times New Roman" w:cs="Times New Roman"/>
          <w:noProof/>
        </w:rPr>
        <w:t>. https://doi.org/10.1152/physrev.00021.2016</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šković, Darko, Radoš, M., &amp; Klarica, M. (2017a). The recent state of a hundred years old classic hypothesis of the cerebrospinal fluid physiology. </w:t>
      </w:r>
      <w:r w:rsidRPr="00D9335A">
        <w:rPr>
          <w:rFonts w:ascii="Times New Roman" w:hAnsi="Times New Roman" w:cs="Times New Roman"/>
          <w:i/>
          <w:iCs/>
          <w:noProof/>
        </w:rPr>
        <w:t>Croatian Medical Journal</w:t>
      </w:r>
      <w:r w:rsidRPr="00D9335A">
        <w:rPr>
          <w:rFonts w:ascii="Times New Roman" w:hAnsi="Times New Roman" w:cs="Times New Roman"/>
          <w:noProof/>
        </w:rPr>
        <w:t>. https://doi.org/10.3325/cmj.2017.58.381</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šković, Darko, Radoš, M., &amp; Klarica, M. (2017b). Role of choroid plexus in cerebrospinal fluid hydrodynamics. In </w:t>
      </w:r>
      <w:r w:rsidRPr="00D9335A">
        <w:rPr>
          <w:rFonts w:ascii="Times New Roman" w:hAnsi="Times New Roman" w:cs="Times New Roman"/>
          <w:i/>
          <w:iCs/>
          <w:noProof/>
        </w:rPr>
        <w:t>Neuroscience</w:t>
      </w:r>
      <w:r w:rsidRPr="00D9335A">
        <w:rPr>
          <w:rFonts w:ascii="Times New Roman" w:hAnsi="Times New Roman" w:cs="Times New Roman"/>
          <w:noProof/>
        </w:rPr>
        <w:t xml:space="preserve"> (Vol. 354, pp. 69–87). Elsevier Ltd. https://doi.org/10.1016/j.neuroscience.2017.04.025</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šković, Darko, Radoš, M., &amp; Klarica, M. (2017c). New Concepts of Cerebrospinal Fluid Physiology and Development of Hydrocephalus. In </w:t>
      </w:r>
      <w:r w:rsidRPr="00D9335A">
        <w:rPr>
          <w:rFonts w:ascii="Times New Roman" w:hAnsi="Times New Roman" w:cs="Times New Roman"/>
          <w:i/>
          <w:iCs/>
          <w:noProof/>
        </w:rPr>
        <w:t>Pediatric Neurosurgery</w:t>
      </w:r>
      <w:r w:rsidRPr="00D9335A">
        <w:rPr>
          <w:rFonts w:ascii="Times New Roman" w:hAnsi="Times New Roman" w:cs="Times New Roman"/>
          <w:noProof/>
        </w:rPr>
        <w:t xml:space="preserve"> (Vol. 52, Issue 6, pp. 417–425). S. Karger AG. https://doi.org/10.1159/000452169</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šković, Darko, Radoš, M., &amp; Klarica, M. (2017d). The recent state of a hundred years old classic hypothesis of the cerebrospinal fluid physiology. In </w:t>
      </w:r>
      <w:r w:rsidRPr="00D9335A">
        <w:rPr>
          <w:rFonts w:ascii="Times New Roman" w:hAnsi="Times New Roman" w:cs="Times New Roman"/>
          <w:i/>
          <w:iCs/>
          <w:noProof/>
        </w:rPr>
        <w:t>Croatian Medical Journal</w:t>
      </w:r>
      <w:r w:rsidRPr="00D9335A">
        <w:rPr>
          <w:rFonts w:ascii="Times New Roman" w:hAnsi="Times New Roman" w:cs="Times New Roman"/>
          <w:noProof/>
        </w:rPr>
        <w:t xml:space="preserve"> (Vol. 58, Issue 6, pp. 381–383). Medicinska Naklada Zagreb. https://doi.org/10.3325/cmj.2017.58.381</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rešković, Darko, Radoš, M., &amp; Klarica, M. (2018). Reply to Comment on “Role of Choroid Plexus in Cerebrospinal Fluid Hydrodynamics.” In </w:t>
      </w:r>
      <w:r w:rsidRPr="00D9335A">
        <w:rPr>
          <w:rFonts w:ascii="Times New Roman" w:hAnsi="Times New Roman" w:cs="Times New Roman"/>
          <w:i/>
          <w:iCs/>
          <w:noProof/>
        </w:rPr>
        <w:t>Neuroscience</w:t>
      </w:r>
      <w:r w:rsidRPr="00D9335A">
        <w:rPr>
          <w:rFonts w:ascii="Times New Roman" w:hAnsi="Times New Roman" w:cs="Times New Roman"/>
          <w:noProof/>
        </w:rPr>
        <w:t xml:space="preserve"> (Vol. 380, p. 165). Elsevier Ltd. https://doi.org/10.1016/j.neuroscience.2018.02.040</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Osaka, K., Hanila, H., Matsumoto, S., &amp; Yasuda, M. (1980). Development of the cerebrospinal fluid pathway in the normal and abnormal human embryos. </w:t>
      </w:r>
      <w:r w:rsidRPr="00D9335A">
        <w:rPr>
          <w:rFonts w:ascii="Times New Roman" w:hAnsi="Times New Roman" w:cs="Times New Roman"/>
          <w:i/>
          <w:iCs/>
          <w:noProof/>
        </w:rPr>
        <w:t>Pediatric Neurosurgery</w:t>
      </w:r>
      <w:r w:rsidRPr="00D9335A">
        <w:rPr>
          <w:rFonts w:ascii="Times New Roman" w:hAnsi="Times New Roman" w:cs="Times New Roman"/>
          <w:noProof/>
        </w:rPr>
        <w:t xml:space="preserve">, </w:t>
      </w:r>
      <w:r w:rsidRPr="00D9335A">
        <w:rPr>
          <w:rFonts w:ascii="Times New Roman" w:hAnsi="Times New Roman" w:cs="Times New Roman"/>
          <w:i/>
          <w:iCs/>
          <w:noProof/>
        </w:rPr>
        <w:t>6</w:t>
      </w:r>
      <w:r w:rsidRPr="00D9335A">
        <w:rPr>
          <w:rFonts w:ascii="Times New Roman" w:hAnsi="Times New Roman" w:cs="Times New Roman"/>
          <w:noProof/>
        </w:rPr>
        <w:t>(1), 26–38. https://doi.org/10.1159/000119881</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Papaiconomou, C., Bozanovic-Sosic, R., Zakharov, A., &amp; Johnston, M. (2002). Does neonatal cerebrospinal fluid absorption occur via arachnoid projections or extracranial lymphatics? </w:t>
      </w:r>
      <w:r w:rsidRPr="00D9335A">
        <w:rPr>
          <w:rFonts w:ascii="Times New Roman" w:hAnsi="Times New Roman" w:cs="Times New Roman"/>
          <w:i/>
          <w:iCs/>
          <w:noProof/>
        </w:rPr>
        <w:t>American Journal of Physiology-Regulatory, Integrative and Comparative Physiology</w:t>
      </w:r>
      <w:r w:rsidRPr="00D9335A">
        <w:rPr>
          <w:rFonts w:ascii="Times New Roman" w:hAnsi="Times New Roman" w:cs="Times New Roman"/>
          <w:noProof/>
        </w:rPr>
        <w:t xml:space="preserve">, </w:t>
      </w:r>
      <w:r w:rsidRPr="00D9335A">
        <w:rPr>
          <w:rFonts w:ascii="Times New Roman" w:hAnsi="Times New Roman" w:cs="Times New Roman"/>
          <w:i/>
          <w:iCs/>
          <w:noProof/>
        </w:rPr>
        <w:t>283</w:t>
      </w:r>
      <w:r w:rsidRPr="00D9335A">
        <w:rPr>
          <w:rFonts w:ascii="Times New Roman" w:hAnsi="Times New Roman" w:cs="Times New Roman"/>
          <w:noProof/>
        </w:rPr>
        <w:t>(4), R869–R876. https://doi.org/10.1152/ajpregu.00173.2002</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Peery, A. F., Keku, T. O., Martin, C. F., Eluri, S., Runge, T., Galanko, J. A., &amp; Sandler, R. S. (2016). Distribution and Characteristics of Colonic Diverticula in a United States Screening Population. </w:t>
      </w:r>
      <w:r w:rsidRPr="00D9335A">
        <w:rPr>
          <w:rFonts w:ascii="Times New Roman" w:hAnsi="Times New Roman" w:cs="Times New Roman"/>
          <w:i/>
          <w:iCs/>
          <w:noProof/>
        </w:rPr>
        <w:t>Clinical Gastroenterology and Hepatology</w:t>
      </w:r>
      <w:r w:rsidRPr="00D9335A">
        <w:rPr>
          <w:rFonts w:ascii="Times New Roman" w:hAnsi="Times New Roman" w:cs="Times New Roman"/>
          <w:noProof/>
        </w:rPr>
        <w:t xml:space="preserve">, </w:t>
      </w:r>
      <w:r w:rsidRPr="00D9335A">
        <w:rPr>
          <w:rFonts w:ascii="Times New Roman" w:hAnsi="Times New Roman" w:cs="Times New Roman"/>
          <w:i/>
          <w:iCs/>
          <w:noProof/>
        </w:rPr>
        <w:t>14</w:t>
      </w:r>
      <w:r w:rsidRPr="00D9335A">
        <w:rPr>
          <w:rFonts w:ascii="Times New Roman" w:hAnsi="Times New Roman" w:cs="Times New Roman"/>
          <w:noProof/>
        </w:rPr>
        <w:t>(7), 980-985.e1. https://doi.org/10.1016/j.cgh.2016.01.020</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Pollay, M. (2010). The function and structure of the cerebrospinal fluid outflow system. In </w:t>
      </w:r>
      <w:r w:rsidRPr="00D9335A">
        <w:rPr>
          <w:rFonts w:ascii="Times New Roman" w:hAnsi="Times New Roman" w:cs="Times New Roman"/>
          <w:i/>
          <w:iCs/>
          <w:noProof/>
        </w:rPr>
        <w:t>Cerebrospinal Fluid Research</w:t>
      </w:r>
      <w:r w:rsidRPr="00D9335A">
        <w:rPr>
          <w:rFonts w:ascii="Times New Roman" w:hAnsi="Times New Roman" w:cs="Times New Roman"/>
          <w:noProof/>
        </w:rPr>
        <w:t xml:space="preserve"> (Vol. 7, p. 9). BioMed Central. https://doi.org/10.1186/1743-8454-7-9</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Radoš, M., Orešković, D., Radoš, M., Jurjević, I., &amp; Klarica, M. (2014). Long lasting near-obstruction stenosis of mesencephalic aqueduct without development of hydrocephalus - case report. </w:t>
      </w:r>
      <w:r w:rsidRPr="00D9335A">
        <w:rPr>
          <w:rFonts w:ascii="Times New Roman" w:hAnsi="Times New Roman" w:cs="Times New Roman"/>
          <w:i/>
          <w:iCs/>
          <w:noProof/>
        </w:rPr>
        <w:t>Croatian Medical Journal</w:t>
      </w:r>
      <w:r w:rsidRPr="00D9335A">
        <w:rPr>
          <w:rFonts w:ascii="Times New Roman" w:hAnsi="Times New Roman" w:cs="Times New Roman"/>
          <w:noProof/>
        </w:rPr>
        <w:t xml:space="preserve">, </w:t>
      </w:r>
      <w:r w:rsidRPr="00D9335A">
        <w:rPr>
          <w:rFonts w:ascii="Times New Roman" w:hAnsi="Times New Roman" w:cs="Times New Roman"/>
          <w:i/>
          <w:iCs/>
          <w:noProof/>
        </w:rPr>
        <w:t>55</w:t>
      </w:r>
      <w:r w:rsidRPr="00D9335A">
        <w:rPr>
          <w:rFonts w:ascii="Times New Roman" w:hAnsi="Times New Roman" w:cs="Times New Roman"/>
          <w:noProof/>
        </w:rPr>
        <w:t>(4), 394–398. https://doi.org/10.3325/cmj.2014.55.394</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lastRenderedPageBreak/>
        <w:t xml:space="preserve">Rasmussen, M. K., Mestre, H., &amp; Nedergaard, M. (2018). The glymphatic pathway in neurological disorders. In </w:t>
      </w:r>
      <w:r w:rsidRPr="00D9335A">
        <w:rPr>
          <w:rFonts w:ascii="Times New Roman" w:hAnsi="Times New Roman" w:cs="Times New Roman"/>
          <w:i/>
          <w:iCs/>
          <w:noProof/>
        </w:rPr>
        <w:t>The Lancet Neurology</w:t>
      </w:r>
      <w:r w:rsidRPr="00D9335A">
        <w:rPr>
          <w:rFonts w:ascii="Times New Roman" w:hAnsi="Times New Roman" w:cs="Times New Roman"/>
          <w:noProof/>
        </w:rPr>
        <w:t xml:space="preserve"> (Vol. 17, Issue 11, pp. 1016–1024). Lancet Publishing Group. https://doi.org/10.1016/S1474-4422(18)30318-1</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Sakka, L., Coll, G., &amp; Chazal, J. (2011). Anatomy and physiology of cerebrospinal fluid. In </w:t>
      </w:r>
      <w:r w:rsidRPr="00D9335A">
        <w:rPr>
          <w:rFonts w:ascii="Times New Roman" w:hAnsi="Times New Roman" w:cs="Times New Roman"/>
          <w:i/>
          <w:iCs/>
          <w:noProof/>
        </w:rPr>
        <w:t>European Annals of Otorhinolaryngology, Head and Neck Diseases</w:t>
      </w:r>
      <w:r w:rsidRPr="00D9335A">
        <w:rPr>
          <w:rFonts w:ascii="Times New Roman" w:hAnsi="Times New Roman" w:cs="Times New Roman"/>
          <w:noProof/>
        </w:rPr>
        <w:t xml:space="preserve"> (Vol. 128, Issue 6, pp. 309–316). Elsevier Masson SAS. https://doi.org/10.1016/j.anorl.2011.03.002</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Shabo, A. L., &amp; Maxwell, D. S. (1968a). Electron Microscopic Observations on the Fate of Particulate Matter in the Cerebrospinal Fluid. </w:t>
      </w:r>
      <w:r w:rsidRPr="00D9335A">
        <w:rPr>
          <w:rFonts w:ascii="Times New Roman" w:hAnsi="Times New Roman" w:cs="Times New Roman"/>
          <w:i/>
          <w:iCs/>
          <w:noProof/>
        </w:rPr>
        <w:t>Journal of Neurosurgery</w:t>
      </w:r>
      <w:r w:rsidRPr="00D9335A">
        <w:rPr>
          <w:rFonts w:ascii="Times New Roman" w:hAnsi="Times New Roman" w:cs="Times New Roman"/>
          <w:noProof/>
        </w:rPr>
        <w:t xml:space="preserve">, </w:t>
      </w:r>
      <w:r w:rsidRPr="00D9335A">
        <w:rPr>
          <w:rFonts w:ascii="Times New Roman" w:hAnsi="Times New Roman" w:cs="Times New Roman"/>
          <w:i/>
          <w:iCs/>
          <w:noProof/>
        </w:rPr>
        <w:t>29</w:t>
      </w:r>
      <w:r w:rsidRPr="00D9335A">
        <w:rPr>
          <w:rFonts w:ascii="Times New Roman" w:hAnsi="Times New Roman" w:cs="Times New Roman"/>
          <w:noProof/>
        </w:rPr>
        <w:t>(5), 464–474. https://doi.org/10.3171/jns.1968.29.5.0464</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Shabo, A. L., &amp; Maxwell, D. S. (1968b). The Morphology of the Arachnoid Villi: A Light and Electron Microscopic Study in the Monkey. </w:t>
      </w:r>
      <w:r w:rsidRPr="00D9335A">
        <w:rPr>
          <w:rFonts w:ascii="Times New Roman" w:hAnsi="Times New Roman" w:cs="Times New Roman"/>
          <w:i/>
          <w:iCs/>
          <w:noProof/>
        </w:rPr>
        <w:t>Journal of Neurosurgery</w:t>
      </w:r>
      <w:r w:rsidRPr="00D9335A">
        <w:rPr>
          <w:rFonts w:ascii="Times New Roman" w:hAnsi="Times New Roman" w:cs="Times New Roman"/>
          <w:noProof/>
        </w:rPr>
        <w:t xml:space="preserve">, </w:t>
      </w:r>
      <w:r w:rsidRPr="00D9335A">
        <w:rPr>
          <w:rFonts w:ascii="Times New Roman" w:hAnsi="Times New Roman" w:cs="Times New Roman"/>
          <w:i/>
          <w:iCs/>
          <w:noProof/>
        </w:rPr>
        <w:t>29</w:t>
      </w:r>
      <w:r w:rsidRPr="00D9335A">
        <w:rPr>
          <w:rFonts w:ascii="Times New Roman" w:hAnsi="Times New Roman" w:cs="Times New Roman"/>
          <w:noProof/>
        </w:rPr>
        <w:t>(5), 451–463. https://doi.org/10.3171/jns.1968.29.5.0451</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Tripathi, B. J., &amp; Tripathi, R. C. (1974). Vacuolar transcellular channels as a drainage pathway for cerebrospinal fluid. </w:t>
      </w:r>
      <w:r w:rsidRPr="00D9335A">
        <w:rPr>
          <w:rFonts w:ascii="Times New Roman" w:hAnsi="Times New Roman" w:cs="Times New Roman"/>
          <w:i/>
          <w:iCs/>
          <w:noProof/>
        </w:rPr>
        <w:t>The Journal of Physiology</w:t>
      </w:r>
      <w:r w:rsidRPr="00D9335A">
        <w:rPr>
          <w:rFonts w:ascii="Times New Roman" w:hAnsi="Times New Roman" w:cs="Times New Roman"/>
          <w:noProof/>
        </w:rPr>
        <w:t xml:space="preserve">, </w:t>
      </w:r>
      <w:r w:rsidRPr="00D9335A">
        <w:rPr>
          <w:rFonts w:ascii="Times New Roman" w:hAnsi="Times New Roman" w:cs="Times New Roman"/>
          <w:i/>
          <w:iCs/>
          <w:noProof/>
        </w:rPr>
        <w:t>239</w:t>
      </w:r>
      <w:r w:rsidRPr="00D9335A">
        <w:rPr>
          <w:rFonts w:ascii="Times New Roman" w:hAnsi="Times New Roman" w:cs="Times New Roman"/>
          <w:noProof/>
        </w:rPr>
        <w:t>(1), 195–206. https://doi.org/10.1113/jphysiol.1974.sp010563</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Von Monakow, C. (1905). </w:t>
      </w:r>
      <w:r w:rsidRPr="00D9335A">
        <w:rPr>
          <w:rFonts w:ascii="Times New Roman" w:hAnsi="Times New Roman" w:cs="Times New Roman"/>
          <w:i/>
          <w:iCs/>
          <w:noProof/>
        </w:rPr>
        <w:t>Gehirnpathologie</w:t>
      </w:r>
      <w:r w:rsidRPr="00D9335A">
        <w:rPr>
          <w:rFonts w:ascii="Times New Roman" w:hAnsi="Times New Roman" w:cs="Times New Roman"/>
          <w:noProof/>
        </w:rPr>
        <w:t>. Holder, Alfred.</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Weed, L. H. (1923). The absorption of cerebrospinal fluid into the venous system. </w:t>
      </w:r>
      <w:r w:rsidRPr="00D9335A">
        <w:rPr>
          <w:rFonts w:ascii="Times New Roman" w:hAnsi="Times New Roman" w:cs="Times New Roman"/>
          <w:i/>
          <w:iCs/>
          <w:noProof/>
        </w:rPr>
        <w:t>American Journal of Anatomy</w:t>
      </w:r>
      <w:r w:rsidRPr="00D9335A">
        <w:rPr>
          <w:rFonts w:ascii="Times New Roman" w:hAnsi="Times New Roman" w:cs="Times New Roman"/>
          <w:noProof/>
        </w:rPr>
        <w:t xml:space="preserve">, </w:t>
      </w:r>
      <w:r w:rsidRPr="00D9335A">
        <w:rPr>
          <w:rFonts w:ascii="Times New Roman" w:hAnsi="Times New Roman" w:cs="Times New Roman"/>
          <w:i/>
          <w:iCs/>
          <w:noProof/>
        </w:rPr>
        <w:t>31</w:t>
      </w:r>
      <w:r w:rsidRPr="00D9335A">
        <w:rPr>
          <w:rFonts w:ascii="Times New Roman" w:hAnsi="Times New Roman" w:cs="Times New Roman"/>
          <w:noProof/>
        </w:rPr>
        <w:t>(3), 191–221. https://doi.org/10.1002/aja.1000310302</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Weed, L. H. (1935). Forces concerned in the absorbtion of the cerebrospinal fluid. </w:t>
      </w:r>
      <w:r w:rsidRPr="00D9335A">
        <w:rPr>
          <w:rFonts w:ascii="Times New Roman" w:hAnsi="Times New Roman" w:cs="Times New Roman"/>
          <w:i/>
          <w:iCs/>
          <w:noProof/>
        </w:rPr>
        <w:t>American Journal of Physiology-Legacy Content</w:t>
      </w:r>
      <w:r w:rsidRPr="00D9335A">
        <w:rPr>
          <w:rFonts w:ascii="Times New Roman" w:hAnsi="Times New Roman" w:cs="Times New Roman"/>
          <w:noProof/>
        </w:rPr>
        <w:t xml:space="preserve">, </w:t>
      </w:r>
      <w:r w:rsidRPr="00D9335A">
        <w:rPr>
          <w:rFonts w:ascii="Times New Roman" w:hAnsi="Times New Roman" w:cs="Times New Roman"/>
          <w:i/>
          <w:iCs/>
          <w:noProof/>
        </w:rPr>
        <w:t>114</w:t>
      </w:r>
      <w:r w:rsidRPr="00D9335A">
        <w:rPr>
          <w:rFonts w:ascii="Times New Roman" w:hAnsi="Times New Roman" w:cs="Times New Roman"/>
          <w:noProof/>
        </w:rPr>
        <w:t>(1), 40–45. https://doi.org/10.1152/ajplegacy.1935.114.1.40</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Welch, K., &amp; Friedman, V. (1960). The cerebrospinal fluid valves. </w:t>
      </w:r>
      <w:r w:rsidRPr="00D9335A">
        <w:rPr>
          <w:rFonts w:ascii="Times New Roman" w:hAnsi="Times New Roman" w:cs="Times New Roman"/>
          <w:i/>
          <w:iCs/>
          <w:noProof/>
        </w:rPr>
        <w:t>Brain</w:t>
      </w:r>
      <w:r w:rsidRPr="00D9335A">
        <w:rPr>
          <w:rFonts w:ascii="Times New Roman" w:hAnsi="Times New Roman" w:cs="Times New Roman"/>
          <w:noProof/>
        </w:rPr>
        <w:t xml:space="preserve">, </w:t>
      </w:r>
      <w:r w:rsidRPr="00D9335A">
        <w:rPr>
          <w:rFonts w:ascii="Times New Roman" w:hAnsi="Times New Roman" w:cs="Times New Roman"/>
          <w:i/>
          <w:iCs/>
          <w:noProof/>
        </w:rPr>
        <w:t>83</w:t>
      </w:r>
      <w:r w:rsidRPr="00D9335A">
        <w:rPr>
          <w:rFonts w:ascii="Times New Roman" w:hAnsi="Times New Roman" w:cs="Times New Roman"/>
          <w:noProof/>
        </w:rPr>
        <w:t>(3), 454–469. https://doi.org/10.1093/brain/83.3.454</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Yamada, S. (2014). Cerebrospinal fluid physiology: Visualization of cerebrospinal fluid dynamics using the magnetic resonance imaging Time-Spatial Inversion Pulse method. </w:t>
      </w:r>
      <w:r w:rsidRPr="00D9335A">
        <w:rPr>
          <w:rFonts w:ascii="Times New Roman" w:hAnsi="Times New Roman" w:cs="Times New Roman"/>
          <w:i/>
          <w:iCs/>
          <w:noProof/>
        </w:rPr>
        <w:t>Croatian Medical Journal</w:t>
      </w:r>
      <w:r w:rsidRPr="00D9335A">
        <w:rPr>
          <w:rFonts w:ascii="Times New Roman" w:hAnsi="Times New Roman" w:cs="Times New Roman"/>
          <w:noProof/>
        </w:rPr>
        <w:t xml:space="preserve">, </w:t>
      </w:r>
      <w:r w:rsidRPr="00D9335A">
        <w:rPr>
          <w:rFonts w:ascii="Times New Roman" w:hAnsi="Times New Roman" w:cs="Times New Roman"/>
          <w:i/>
          <w:iCs/>
          <w:noProof/>
        </w:rPr>
        <w:t>55</w:t>
      </w:r>
      <w:r w:rsidRPr="00D9335A">
        <w:rPr>
          <w:rFonts w:ascii="Times New Roman" w:hAnsi="Times New Roman" w:cs="Times New Roman"/>
          <w:noProof/>
        </w:rPr>
        <w:t>(4), 337–346. https://doi.org/10.3325/cmj.2014.55.337</w:t>
      </w:r>
    </w:p>
    <w:p w:rsidR="00AD2575" w:rsidRPr="00D9335A" w:rsidRDefault="00AD2575" w:rsidP="00B13AA5">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D9335A">
        <w:rPr>
          <w:rFonts w:ascii="Times New Roman" w:hAnsi="Times New Roman" w:cs="Times New Roman"/>
          <w:noProof/>
        </w:rPr>
        <w:t xml:space="preserve">Yamada, S., &amp; Kelly, E. (2016). Cerebrospinal Fluid Dynamics and the Pathophysiology of Hydrocephalus: New Concepts. </w:t>
      </w:r>
      <w:r w:rsidRPr="00D9335A">
        <w:rPr>
          <w:rFonts w:ascii="Times New Roman" w:hAnsi="Times New Roman" w:cs="Times New Roman"/>
          <w:i/>
          <w:iCs/>
          <w:noProof/>
        </w:rPr>
        <w:t>Seminars in Ultrasound, CT and MRI</w:t>
      </w:r>
      <w:r w:rsidRPr="00D9335A">
        <w:rPr>
          <w:rFonts w:ascii="Times New Roman" w:hAnsi="Times New Roman" w:cs="Times New Roman"/>
          <w:noProof/>
        </w:rPr>
        <w:t xml:space="preserve">, </w:t>
      </w:r>
      <w:r w:rsidRPr="00D9335A">
        <w:rPr>
          <w:rFonts w:ascii="Times New Roman" w:hAnsi="Times New Roman" w:cs="Times New Roman"/>
          <w:i/>
          <w:iCs/>
          <w:noProof/>
        </w:rPr>
        <w:t>37</w:t>
      </w:r>
      <w:r w:rsidRPr="00D9335A">
        <w:rPr>
          <w:rFonts w:ascii="Times New Roman" w:hAnsi="Times New Roman" w:cs="Times New Roman"/>
          <w:noProof/>
        </w:rPr>
        <w:t>(2), 84–91. https://doi.org/10.1053/j.sult.2016.01.001</w:t>
      </w:r>
    </w:p>
    <w:p w:rsidR="00666864" w:rsidRPr="00D9335A" w:rsidRDefault="00AD2575" w:rsidP="00B13AA5">
      <w:pPr>
        <w:spacing w:line="360" w:lineRule="auto"/>
        <w:jc w:val="both"/>
        <w:rPr>
          <w:rFonts w:ascii="Times New Roman" w:hAnsi="Times New Roman" w:cs="Times New Roman"/>
        </w:rPr>
      </w:pPr>
      <w:r w:rsidRPr="00D9335A">
        <w:rPr>
          <w:rFonts w:ascii="Times New Roman" w:hAnsi="Times New Roman" w:cs="Times New Roman"/>
        </w:rPr>
        <w:fldChar w:fldCharType="end"/>
      </w:r>
    </w:p>
    <w:p w:rsidR="00F72021" w:rsidRPr="00D9335A" w:rsidRDefault="00F72021" w:rsidP="00B13AA5">
      <w:pPr>
        <w:spacing w:line="360" w:lineRule="auto"/>
        <w:jc w:val="both"/>
        <w:rPr>
          <w:rFonts w:ascii="Times New Roman" w:hAnsi="Times New Roman" w:cs="Times New Roman"/>
        </w:rPr>
      </w:pPr>
    </w:p>
    <w:p w:rsidR="0091550F" w:rsidRPr="00D9335A" w:rsidRDefault="0091550F" w:rsidP="00B13AA5">
      <w:pPr>
        <w:spacing w:line="360" w:lineRule="auto"/>
        <w:jc w:val="both"/>
        <w:rPr>
          <w:rFonts w:ascii="Times New Roman" w:hAnsi="Times New Roman" w:cs="Times New Roman"/>
        </w:rPr>
      </w:pPr>
    </w:p>
    <w:p w:rsidR="0091550F" w:rsidRPr="00D9335A" w:rsidRDefault="0091550F" w:rsidP="00B13AA5">
      <w:pPr>
        <w:spacing w:line="360" w:lineRule="auto"/>
        <w:jc w:val="both"/>
        <w:rPr>
          <w:rFonts w:ascii="Times New Roman" w:hAnsi="Times New Roman" w:cs="Times New Roman"/>
        </w:rPr>
      </w:pPr>
    </w:p>
    <w:p w:rsidR="001E07C1" w:rsidRPr="00D9335A" w:rsidRDefault="001E07C1" w:rsidP="00B13AA5">
      <w:pPr>
        <w:spacing w:line="360" w:lineRule="auto"/>
        <w:jc w:val="both"/>
        <w:rPr>
          <w:rFonts w:ascii="Times New Roman" w:hAnsi="Times New Roman" w:cs="Times New Roman"/>
        </w:rPr>
      </w:pPr>
    </w:p>
    <w:p w:rsidR="0091550F" w:rsidRDefault="0091550F" w:rsidP="00B13AA5">
      <w:pPr>
        <w:pStyle w:val="Heading1"/>
        <w:jc w:val="both"/>
      </w:pPr>
      <w:bookmarkStart w:id="13" w:name="_Toc49091001"/>
      <w:r w:rsidRPr="00D9335A">
        <w:lastRenderedPageBreak/>
        <w:t>SAŽETAK</w:t>
      </w:r>
      <w:bookmarkEnd w:id="13"/>
    </w:p>
    <w:p w:rsidR="007B0EFF" w:rsidRDefault="007B0EFF" w:rsidP="007B0EFF">
      <w:pPr>
        <w:jc w:val="center"/>
        <w:rPr>
          <w:rFonts w:ascii="Times New Roman" w:hAnsi="Times New Roman" w:cs="Times New Roman"/>
        </w:rPr>
      </w:pPr>
      <w:r>
        <w:rPr>
          <w:rFonts w:ascii="Times New Roman" w:hAnsi="Times New Roman" w:cs="Times New Roman"/>
        </w:rPr>
        <w:t>Ante Periša, Matea Živko</w:t>
      </w:r>
    </w:p>
    <w:p w:rsidR="007954B9" w:rsidRPr="007954B9" w:rsidRDefault="007954B9" w:rsidP="007954B9">
      <w:pPr>
        <w:jc w:val="center"/>
        <w:rPr>
          <w:rFonts w:ascii="Times New Roman" w:hAnsi="Times New Roman" w:cs="Times New Roman"/>
          <w:b/>
        </w:rPr>
      </w:pPr>
      <w:r w:rsidRPr="007954B9">
        <w:rPr>
          <w:rFonts w:ascii="Times New Roman" w:hAnsi="Times New Roman" w:cs="Times New Roman"/>
          <w:b/>
        </w:rPr>
        <w:t>Arahnoidne granulacije kod ljudi: brojnost, veličina i distribucija od rođenja do 80. godine života</w:t>
      </w:r>
    </w:p>
    <w:p w:rsidR="007954B9" w:rsidRDefault="007954B9" w:rsidP="007B0EFF">
      <w:pPr>
        <w:jc w:val="center"/>
        <w:rPr>
          <w:rFonts w:ascii="Times New Roman" w:hAnsi="Times New Roman" w:cs="Times New Roman"/>
        </w:rPr>
      </w:pPr>
    </w:p>
    <w:p w:rsidR="003726E4" w:rsidRDefault="00D9335A" w:rsidP="00B13AA5">
      <w:pPr>
        <w:spacing w:line="360" w:lineRule="auto"/>
        <w:jc w:val="both"/>
        <w:rPr>
          <w:rFonts w:ascii="Times New Roman" w:hAnsi="Times New Roman" w:cs="Times New Roman"/>
        </w:rPr>
      </w:pPr>
      <w:r w:rsidRPr="00D9335A">
        <w:rPr>
          <w:rFonts w:ascii="Times New Roman" w:hAnsi="Times New Roman" w:cs="Times New Roman"/>
        </w:rPr>
        <w:t xml:space="preserve">Arahnoidne granulacije su </w:t>
      </w:r>
      <w:r w:rsidR="00D825B1">
        <w:rPr>
          <w:rFonts w:ascii="Times New Roman" w:hAnsi="Times New Roman" w:cs="Times New Roman"/>
        </w:rPr>
        <w:t>projekcije</w:t>
      </w:r>
      <w:r w:rsidRPr="00D9335A">
        <w:rPr>
          <w:rFonts w:ascii="Times New Roman" w:hAnsi="Times New Roman" w:cs="Times New Roman"/>
        </w:rPr>
        <w:t xml:space="preserve"> arahnoidne m</w:t>
      </w:r>
      <w:r w:rsidR="00FE40A1">
        <w:rPr>
          <w:rFonts w:ascii="Times New Roman" w:hAnsi="Times New Roman" w:cs="Times New Roman"/>
        </w:rPr>
        <w:t>oždane ovojnice u duralne</w:t>
      </w:r>
      <w:r>
        <w:rPr>
          <w:rFonts w:ascii="Times New Roman" w:hAnsi="Times New Roman" w:cs="Times New Roman"/>
        </w:rPr>
        <w:t xml:space="preserve"> sinus</w:t>
      </w:r>
      <w:r w:rsidR="00FE40A1">
        <w:rPr>
          <w:rFonts w:ascii="Times New Roman" w:hAnsi="Times New Roman" w:cs="Times New Roman"/>
        </w:rPr>
        <w:t>e</w:t>
      </w:r>
      <w:r>
        <w:rPr>
          <w:rFonts w:ascii="Times New Roman" w:hAnsi="Times New Roman" w:cs="Times New Roman"/>
        </w:rPr>
        <w:t xml:space="preserve">. </w:t>
      </w:r>
      <w:r w:rsidR="00CA5BF5" w:rsidRPr="00D9335A">
        <w:rPr>
          <w:rFonts w:ascii="Times New Roman" w:hAnsi="Times New Roman" w:cs="Times New Roman"/>
        </w:rPr>
        <w:t>Cilj istraživanja je kvantificirati kako se tijekom ljudskog života mijenja broj, veličina i distribucija arahnoidnih granulacija u duralnim sinusima i okolnim kostima neurokranija.</w:t>
      </w:r>
    </w:p>
    <w:p w:rsidR="00CA5BF5" w:rsidRPr="00D9335A" w:rsidRDefault="00CA5BF5" w:rsidP="004E36AB">
      <w:pPr>
        <w:spacing w:line="360" w:lineRule="auto"/>
        <w:jc w:val="both"/>
        <w:rPr>
          <w:rFonts w:ascii="Times New Roman" w:hAnsi="Times New Roman" w:cs="Times New Roman"/>
        </w:rPr>
      </w:pPr>
      <w:r w:rsidRPr="00D9335A">
        <w:rPr>
          <w:rFonts w:ascii="Times New Roman" w:hAnsi="Times New Roman" w:cs="Times New Roman"/>
        </w:rPr>
        <w:t>U sklopu istraživanja analizirano je 120 ispitanika i 140  MR snimaka mozga u različitim životnim dobima (novorođenačka dob, te  dob od 2 g., 10g., 20g. 40g., 60g. i 80 g.)  tako da je u svakoj životnoj dobi analizirano po 10 muških i 10 ženskih ispitanika. Ispitanici snimljeni u novorođenačkoj dobi ponovo su snimljeni i u dobi od dvije godine dok su svi ostali ispitanici snimljeni samo u jednoj životnoj dobi. Arahnoidne granulacije analizirane su na T2 koronarnim i aksijalnim  presjecima snimljenim na 3T MR uređaju te je svaka arahnoidna granulacija opisana s obzirom na veličinu i položaj u odnosu na sagitalni, transverzalni i sigmoidni sinus te okolne kosti neurokranija.</w:t>
      </w:r>
      <w:r w:rsidRPr="00D9335A">
        <w:rPr>
          <w:rFonts w:ascii="Times New Roman" w:hAnsi="Times New Roman" w:cs="Times New Roman"/>
        </w:rPr>
        <w:br/>
        <w:t>Naša studija pokazuje kako u novorođenačkoj dobi 85% djece nema na magnetskoj rezonanciji vidljivih arahnoidnih granulacija u duralnim sinusima</w:t>
      </w:r>
      <w:r w:rsidR="00920B9F">
        <w:rPr>
          <w:rFonts w:ascii="Times New Roman" w:hAnsi="Times New Roman" w:cs="Times New Roman"/>
        </w:rPr>
        <w:t>,</w:t>
      </w:r>
      <w:r w:rsidRPr="00D9335A">
        <w:rPr>
          <w:rFonts w:ascii="Times New Roman" w:hAnsi="Times New Roman" w:cs="Times New Roman"/>
        </w:rPr>
        <w:t xml:space="preserve"> dok u ovoj dobi niti jedan od ispitanika nije imao arahnoidne granulacije u  kostima neurokranija. Tijekom života broj granulacija se značajno poveća u gornjem sagitalnom sinusu, dok je udio ispitanika bez arahnoidnih granulacija u transverzalnom i sigmoidnom sinusu u svim dobnim skupinama veći od 50%. Arahnoidne granulacije u kostima nađene su samo oko gornjeg sagitalnog sinusa, a od 60 godine nadalje arahnoidne granulacije su brojnije u kostima nego u gornjem sagitalnom sinusu. Sa životnom dobi smanjuje se broj</w:t>
      </w:r>
      <w:r w:rsidR="00E13F72">
        <w:rPr>
          <w:rFonts w:ascii="Times New Roman" w:hAnsi="Times New Roman" w:cs="Times New Roman"/>
        </w:rPr>
        <w:t>,</w:t>
      </w:r>
      <w:r w:rsidRPr="00D9335A">
        <w:rPr>
          <w:rFonts w:ascii="Times New Roman" w:hAnsi="Times New Roman" w:cs="Times New Roman"/>
        </w:rPr>
        <w:t xml:space="preserve"> a raste promjer arahnoidnih granulacija kako u duralnim sinusima tako i u kostima neurokranija.</w:t>
      </w:r>
      <w:r w:rsidRPr="00D9335A">
        <w:rPr>
          <w:rFonts w:ascii="Times New Roman" w:hAnsi="Times New Roman" w:cs="Times New Roman"/>
        </w:rPr>
        <w:br/>
        <w:t>Rezultati pokazuju kako se broj, veličina i distribucija arahnoidnih granulacija u duralnim sinusima i kostima neurokranija značajno mijenjaju tijekom životnog vijeka. S obzirom da u prvim godinama života kod većine ispitanika u duralnim sinusima nisu bile vidljive arahnoidne granulacije</w:t>
      </w:r>
      <w:r w:rsidR="005523D7">
        <w:rPr>
          <w:rFonts w:ascii="Times New Roman" w:hAnsi="Times New Roman" w:cs="Times New Roman"/>
        </w:rPr>
        <w:t>,</w:t>
      </w:r>
      <w:r w:rsidRPr="00D9335A">
        <w:rPr>
          <w:rFonts w:ascii="Times New Roman" w:hAnsi="Times New Roman" w:cs="Times New Roman"/>
        </w:rPr>
        <w:t xml:space="preserve"> a nakon 60. godine nalaze se dominantno u kostima neurokranija</w:t>
      </w:r>
      <w:r w:rsidR="005523D7">
        <w:rPr>
          <w:rFonts w:ascii="Times New Roman" w:hAnsi="Times New Roman" w:cs="Times New Roman"/>
        </w:rPr>
        <w:t>,</w:t>
      </w:r>
      <w:r w:rsidRPr="00D9335A">
        <w:rPr>
          <w:rFonts w:ascii="Times New Roman" w:hAnsi="Times New Roman" w:cs="Times New Roman"/>
        </w:rPr>
        <w:t xml:space="preserve"> čini se kako arahnoidne granulacije nemaju ključnu ulogu u apsorpciji likvora kako se to općenito misli. </w:t>
      </w:r>
    </w:p>
    <w:p w:rsidR="002E4675" w:rsidRPr="00D9335A" w:rsidRDefault="002E4675" w:rsidP="00B13AA5">
      <w:pPr>
        <w:spacing w:line="360" w:lineRule="auto"/>
        <w:jc w:val="both"/>
        <w:rPr>
          <w:rFonts w:ascii="Times New Roman" w:hAnsi="Times New Roman" w:cs="Times New Roman"/>
        </w:rPr>
      </w:pPr>
    </w:p>
    <w:p w:rsidR="00320A58" w:rsidRDefault="002E4675" w:rsidP="00B13AA5">
      <w:pPr>
        <w:spacing w:line="360" w:lineRule="auto"/>
        <w:jc w:val="both"/>
        <w:rPr>
          <w:rFonts w:ascii="Times New Roman" w:hAnsi="Times New Roman" w:cs="Times New Roman"/>
          <w:i/>
          <w:iCs/>
        </w:rPr>
      </w:pPr>
      <w:r w:rsidRPr="00D9335A">
        <w:rPr>
          <w:rFonts w:ascii="Times New Roman" w:hAnsi="Times New Roman" w:cs="Times New Roman"/>
          <w:i/>
          <w:iCs/>
        </w:rPr>
        <w:t xml:space="preserve">Ključne riječi: </w:t>
      </w:r>
      <w:r w:rsidR="00C03F9C">
        <w:rPr>
          <w:rFonts w:ascii="Times New Roman" w:hAnsi="Times New Roman" w:cs="Times New Roman"/>
          <w:i/>
          <w:iCs/>
        </w:rPr>
        <w:t xml:space="preserve">arahnoidne granulacije, </w:t>
      </w:r>
      <w:r w:rsidR="009423C9">
        <w:rPr>
          <w:rFonts w:ascii="Times New Roman" w:hAnsi="Times New Roman" w:cs="Times New Roman"/>
          <w:i/>
          <w:iCs/>
        </w:rPr>
        <w:t xml:space="preserve">cerebrospinalna </w:t>
      </w:r>
      <w:r w:rsidR="00656D4A">
        <w:rPr>
          <w:rFonts w:ascii="Times New Roman" w:hAnsi="Times New Roman" w:cs="Times New Roman"/>
          <w:i/>
          <w:iCs/>
        </w:rPr>
        <w:t>tekućina, magnetska rezonancija</w:t>
      </w:r>
    </w:p>
    <w:p w:rsidR="00520AF9" w:rsidRDefault="00320A58" w:rsidP="00B13AA5">
      <w:pPr>
        <w:spacing w:line="360" w:lineRule="auto"/>
        <w:jc w:val="both"/>
        <w:rPr>
          <w:rFonts w:ascii="Times New Roman" w:hAnsi="Times New Roman" w:cs="Times New Roman"/>
          <w:i/>
          <w:iCs/>
        </w:rPr>
      </w:pPr>
      <w:r>
        <w:rPr>
          <w:rFonts w:ascii="Times New Roman" w:hAnsi="Times New Roman" w:cs="Times New Roman"/>
          <w:i/>
          <w:iCs/>
        </w:rPr>
        <w:br w:type="page"/>
      </w:r>
    </w:p>
    <w:p w:rsidR="00452523" w:rsidRDefault="00452523" w:rsidP="00B13AA5">
      <w:pPr>
        <w:pStyle w:val="Heading1"/>
        <w:jc w:val="both"/>
      </w:pPr>
      <w:bookmarkStart w:id="14" w:name="_Toc49091002"/>
      <w:r>
        <w:lastRenderedPageBreak/>
        <w:t>SUMMARY</w:t>
      </w:r>
      <w:bookmarkEnd w:id="14"/>
    </w:p>
    <w:p w:rsidR="008B2FEF" w:rsidRDefault="008B2FEF" w:rsidP="008B2FEF">
      <w:pPr>
        <w:jc w:val="center"/>
        <w:rPr>
          <w:rFonts w:ascii="Times New Roman" w:hAnsi="Times New Roman" w:cs="Times New Roman"/>
        </w:rPr>
      </w:pPr>
      <w:r>
        <w:rPr>
          <w:rFonts w:ascii="Times New Roman" w:hAnsi="Times New Roman" w:cs="Times New Roman"/>
        </w:rPr>
        <w:t>Ante Periša, Matea Živko</w:t>
      </w:r>
    </w:p>
    <w:p w:rsidR="008B2FEF" w:rsidRPr="004D43F8" w:rsidRDefault="008B2FEF" w:rsidP="008B2FEF">
      <w:pPr>
        <w:jc w:val="center"/>
        <w:rPr>
          <w:rFonts w:ascii="Times New Roman" w:hAnsi="Times New Roman" w:cs="Times New Roman"/>
          <w:b/>
        </w:rPr>
      </w:pPr>
      <w:r w:rsidRPr="004D43F8">
        <w:rPr>
          <w:rFonts w:ascii="Times New Roman" w:hAnsi="Times New Roman" w:cs="Times New Roman"/>
          <w:b/>
        </w:rPr>
        <w:t>Arachnoid granulations</w:t>
      </w:r>
      <w:r w:rsidR="007954B9">
        <w:rPr>
          <w:rFonts w:ascii="Times New Roman" w:hAnsi="Times New Roman" w:cs="Times New Roman"/>
          <w:b/>
        </w:rPr>
        <w:t xml:space="preserve"> in humans: abundance, </w:t>
      </w:r>
      <w:r w:rsidR="000D79E6">
        <w:rPr>
          <w:rFonts w:ascii="Times New Roman" w:hAnsi="Times New Roman" w:cs="Times New Roman"/>
          <w:b/>
        </w:rPr>
        <w:t>size and distribution from birth to 80 years of age</w:t>
      </w:r>
    </w:p>
    <w:p w:rsidR="006258C7" w:rsidRPr="0067524C" w:rsidRDefault="006258C7" w:rsidP="00B13AA5">
      <w:pPr>
        <w:spacing w:line="360" w:lineRule="auto"/>
        <w:jc w:val="both"/>
        <w:rPr>
          <w:rFonts w:ascii="Times New Roman" w:hAnsi="Times New Roman" w:cs="Times New Roman"/>
        </w:rPr>
      </w:pPr>
      <w:r w:rsidRPr="0067524C">
        <w:rPr>
          <w:rFonts w:ascii="Times New Roman" w:hAnsi="Times New Roman" w:cs="Times New Roman"/>
        </w:rPr>
        <w:t xml:space="preserve">Arachnoid granulations are projections of the arachnoid membrane into the dural sinuses. The aim of the research was to </w:t>
      </w:r>
      <w:r w:rsidR="005523D7">
        <w:rPr>
          <w:rFonts w:ascii="Times New Roman" w:hAnsi="Times New Roman" w:cs="Times New Roman"/>
        </w:rPr>
        <w:t>quantify how does the abundance</w:t>
      </w:r>
      <w:r w:rsidRPr="0067524C">
        <w:rPr>
          <w:rFonts w:ascii="Times New Roman" w:hAnsi="Times New Roman" w:cs="Times New Roman"/>
        </w:rPr>
        <w:t xml:space="preserve">, size and distribution of the arachnoid granulations change in the dural sinuses and the surrounding neurocranial bones throughout the human lifetime. </w:t>
      </w:r>
    </w:p>
    <w:p w:rsidR="006258C7" w:rsidRDefault="00A93541" w:rsidP="002812FE">
      <w:pPr>
        <w:spacing w:line="360" w:lineRule="auto"/>
        <w:jc w:val="both"/>
        <w:rPr>
          <w:rFonts w:ascii="Times New Roman" w:hAnsi="Times New Roman" w:cs="Times New Roman"/>
        </w:rPr>
      </w:pPr>
      <w:r>
        <w:rPr>
          <w:rFonts w:ascii="Times New Roman" w:hAnsi="Times New Roman" w:cs="Times New Roman"/>
        </w:rPr>
        <w:t>The research analyz</w:t>
      </w:r>
      <w:r w:rsidR="006258C7" w:rsidRPr="0067524C">
        <w:rPr>
          <w:rFonts w:ascii="Times New Roman" w:hAnsi="Times New Roman" w:cs="Times New Roman"/>
        </w:rPr>
        <w:t>es 120 subjects and 140 MRI scans of brain in different age groups (infants, ages of 2, 10, 20, 40, 60 and 80 years) in the way that each age group is consisted of 10 male and 10 female subjects. Subjects scanned as infants were scanned again at the age of 2, while other subjects were scanned only once at a certain age. Arachnoid granulations were analy</w:t>
      </w:r>
      <w:r w:rsidR="00312038">
        <w:rPr>
          <w:rFonts w:ascii="Times New Roman" w:hAnsi="Times New Roman" w:cs="Times New Roman"/>
        </w:rPr>
        <w:t>z</w:t>
      </w:r>
      <w:r w:rsidR="006258C7" w:rsidRPr="0067524C">
        <w:rPr>
          <w:rFonts w:ascii="Times New Roman" w:hAnsi="Times New Roman" w:cs="Times New Roman"/>
        </w:rPr>
        <w:t xml:space="preserve">ed on T2 coronal and axial slices scanned on </w:t>
      </w:r>
      <w:r w:rsidR="006258C7">
        <w:rPr>
          <w:rFonts w:ascii="Times New Roman" w:hAnsi="Times New Roman" w:cs="Times New Roman"/>
        </w:rPr>
        <w:t xml:space="preserve">the </w:t>
      </w:r>
      <w:r w:rsidR="005523D7">
        <w:rPr>
          <w:rFonts w:ascii="Times New Roman" w:hAnsi="Times New Roman" w:cs="Times New Roman"/>
        </w:rPr>
        <w:t>3T MRI machine. E</w:t>
      </w:r>
      <w:r w:rsidR="006258C7" w:rsidRPr="0067524C">
        <w:rPr>
          <w:rFonts w:ascii="Times New Roman" w:hAnsi="Times New Roman" w:cs="Times New Roman"/>
        </w:rPr>
        <w:t xml:space="preserve">ach arachnoid granulation was described considering its size and location </w:t>
      </w:r>
      <w:r w:rsidR="006258C7">
        <w:rPr>
          <w:rFonts w:ascii="Times New Roman" w:hAnsi="Times New Roman" w:cs="Times New Roman"/>
        </w:rPr>
        <w:t>regarding the sagittal, transverse and sigmoid sinus as well as surrounding neurocranial bones. Our study shows that 85% of children at an infant age do not have arachnoid granulations in the dural sinuses, wh</w:t>
      </w:r>
      <w:r w:rsidR="005523D7">
        <w:rPr>
          <w:rFonts w:ascii="Times New Roman" w:hAnsi="Times New Roman" w:cs="Times New Roman"/>
        </w:rPr>
        <w:t>ile also none of the subjects in</w:t>
      </w:r>
      <w:r w:rsidR="006258C7">
        <w:rPr>
          <w:rFonts w:ascii="Times New Roman" w:hAnsi="Times New Roman" w:cs="Times New Roman"/>
        </w:rPr>
        <w:t xml:space="preserve"> this age group ha</w:t>
      </w:r>
      <w:r w:rsidR="005523D7">
        <w:rPr>
          <w:rFonts w:ascii="Times New Roman" w:hAnsi="Times New Roman" w:cs="Times New Roman"/>
        </w:rPr>
        <w:t>s</w:t>
      </w:r>
      <w:r w:rsidR="006258C7">
        <w:rPr>
          <w:rFonts w:ascii="Times New Roman" w:hAnsi="Times New Roman" w:cs="Times New Roman"/>
        </w:rPr>
        <w:t xml:space="preserve"> granulations in the neurocranial bones. During lifetime</w:t>
      </w:r>
      <w:r w:rsidR="00312038">
        <w:rPr>
          <w:rFonts w:ascii="Times New Roman" w:hAnsi="Times New Roman" w:cs="Times New Roman"/>
        </w:rPr>
        <w:t>,</w:t>
      </w:r>
      <w:r w:rsidR="006258C7">
        <w:rPr>
          <w:rFonts w:ascii="Times New Roman" w:hAnsi="Times New Roman" w:cs="Times New Roman"/>
        </w:rPr>
        <w:t xml:space="preserve"> arachnoid granulations in the superior sagittal sinus show a r</w:t>
      </w:r>
      <w:r w:rsidR="008B2FEF">
        <w:rPr>
          <w:rFonts w:ascii="Times New Roman" w:hAnsi="Times New Roman" w:cs="Times New Roman"/>
        </w:rPr>
        <w:t>emarkable increase in the quantity</w:t>
      </w:r>
      <w:r w:rsidR="006258C7">
        <w:rPr>
          <w:rFonts w:ascii="Times New Roman" w:hAnsi="Times New Roman" w:cs="Times New Roman"/>
        </w:rPr>
        <w:t>, while the part of the subjects without any granulations in the transverse and sigmoid sinuses in every age group is greater than 50%. Arachnoid granulations in neurocranial bones are found solely around the superior sagittal sinus – from the age of 60</w:t>
      </w:r>
      <w:r w:rsidR="00312038">
        <w:rPr>
          <w:rFonts w:ascii="Times New Roman" w:hAnsi="Times New Roman" w:cs="Times New Roman"/>
        </w:rPr>
        <w:t>,</w:t>
      </w:r>
      <w:r w:rsidR="004D43F8">
        <w:rPr>
          <w:rFonts w:ascii="Times New Roman" w:hAnsi="Times New Roman" w:cs="Times New Roman"/>
        </w:rPr>
        <w:t xml:space="preserve"> quantity</w:t>
      </w:r>
      <w:r w:rsidR="006258C7">
        <w:rPr>
          <w:rFonts w:ascii="Times New Roman" w:hAnsi="Times New Roman" w:cs="Times New Roman"/>
        </w:rPr>
        <w:t xml:space="preserve"> of arachnoid granulations in bones around superior sagittal sinus is gr</w:t>
      </w:r>
      <w:r w:rsidR="004D43F8">
        <w:rPr>
          <w:rFonts w:ascii="Times New Roman" w:hAnsi="Times New Roman" w:cs="Times New Roman"/>
        </w:rPr>
        <w:t>eater than the quantity</w:t>
      </w:r>
      <w:r w:rsidR="006258C7">
        <w:rPr>
          <w:rFonts w:ascii="Times New Roman" w:hAnsi="Times New Roman" w:cs="Times New Roman"/>
        </w:rPr>
        <w:t xml:space="preserve"> of granulations in the same sinus. With the increasing age, number of arachnoid granulations decreases, while the diameter increases for arachnoid granulations both in the sinuses and in the neurocranial bones. The results show that the </w:t>
      </w:r>
      <w:r w:rsidR="005523D7">
        <w:rPr>
          <w:rFonts w:ascii="Times New Roman" w:hAnsi="Times New Roman" w:cs="Times New Roman"/>
        </w:rPr>
        <w:t>abundance</w:t>
      </w:r>
      <w:r w:rsidR="006258C7">
        <w:rPr>
          <w:rFonts w:ascii="Times New Roman" w:hAnsi="Times New Roman" w:cs="Times New Roman"/>
        </w:rPr>
        <w:t>, size and distribution of the arachnoid granulations in the dural sinuses and in the neurocranial bones ch</w:t>
      </w:r>
      <w:r w:rsidR="009065DD">
        <w:rPr>
          <w:rFonts w:ascii="Times New Roman" w:hAnsi="Times New Roman" w:cs="Times New Roman"/>
        </w:rPr>
        <w:t xml:space="preserve">ange significantly throughout </w:t>
      </w:r>
      <w:r w:rsidR="006258C7">
        <w:rPr>
          <w:rFonts w:ascii="Times New Roman" w:hAnsi="Times New Roman" w:cs="Times New Roman"/>
        </w:rPr>
        <w:t>lifetime. Considering that children in the first years of life mostly do not have any arachnoid granulations and persons after the age 60 have granulation mostly in the neurocranial bones, it seems as though arachnoid granulations do not have a key role in the cerebrospinal fluid absorption as it is widely considered.</w:t>
      </w:r>
    </w:p>
    <w:p w:rsidR="00520AF9" w:rsidRPr="00520AF9" w:rsidRDefault="00520AF9" w:rsidP="00B13AA5">
      <w:pPr>
        <w:spacing w:line="360" w:lineRule="auto"/>
        <w:jc w:val="both"/>
        <w:rPr>
          <w:rFonts w:ascii="Times New Roman" w:hAnsi="Times New Roman" w:cs="Times New Roman"/>
          <w:b/>
          <w:bCs/>
        </w:rPr>
      </w:pPr>
    </w:p>
    <w:p w:rsidR="00D86055" w:rsidRPr="006258C7" w:rsidRDefault="006258C7" w:rsidP="00B13AA5">
      <w:pPr>
        <w:spacing w:line="360" w:lineRule="auto"/>
        <w:jc w:val="both"/>
        <w:rPr>
          <w:rFonts w:ascii="Times New Roman" w:hAnsi="Times New Roman" w:cs="Times New Roman"/>
          <w:i/>
        </w:rPr>
      </w:pPr>
      <w:r>
        <w:rPr>
          <w:rFonts w:ascii="Times New Roman" w:hAnsi="Times New Roman" w:cs="Times New Roman"/>
          <w:i/>
        </w:rPr>
        <w:t>Key</w:t>
      </w:r>
      <w:r w:rsidR="00061A3A">
        <w:rPr>
          <w:rFonts w:ascii="Times New Roman" w:hAnsi="Times New Roman" w:cs="Times New Roman"/>
          <w:i/>
        </w:rPr>
        <w:t xml:space="preserve"> </w:t>
      </w:r>
      <w:r>
        <w:rPr>
          <w:rFonts w:ascii="Times New Roman" w:hAnsi="Times New Roman" w:cs="Times New Roman"/>
          <w:i/>
        </w:rPr>
        <w:t xml:space="preserve">words: arachnoid granulations, </w:t>
      </w:r>
      <w:r w:rsidR="009065DD">
        <w:rPr>
          <w:rFonts w:ascii="Times New Roman" w:hAnsi="Times New Roman" w:cs="Times New Roman"/>
          <w:i/>
        </w:rPr>
        <w:t>c</w:t>
      </w:r>
      <w:r w:rsidR="009423C9">
        <w:rPr>
          <w:rFonts w:ascii="Times New Roman" w:hAnsi="Times New Roman" w:cs="Times New Roman"/>
          <w:i/>
        </w:rPr>
        <w:t>erebrospinal fluid, magnetic resonance imaging</w:t>
      </w:r>
    </w:p>
    <w:sectPr w:rsidR="00D86055" w:rsidRPr="006258C7" w:rsidSect="009D3E2A">
      <w:footerReference w:type="default" r:id="rId24"/>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37DC" w:rsidRDefault="009A37DC" w:rsidP="00281E85">
      <w:pPr>
        <w:spacing w:after="0" w:line="240" w:lineRule="auto"/>
      </w:pPr>
      <w:r>
        <w:separator/>
      </w:r>
    </w:p>
  </w:endnote>
  <w:endnote w:type="continuationSeparator" w:id="0">
    <w:p w:rsidR="009A37DC" w:rsidRDefault="009A37DC" w:rsidP="00281E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E52" w:rsidRDefault="00375E52" w:rsidP="00837A48">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3563518"/>
      <w:docPartObj>
        <w:docPartGallery w:val="Page Numbers (Bottom of Page)"/>
        <w:docPartUnique/>
      </w:docPartObj>
    </w:sdtPr>
    <w:sdtEndPr>
      <w:rPr>
        <w:noProof/>
      </w:rPr>
    </w:sdtEndPr>
    <w:sdtContent>
      <w:p w:rsidR="00CB2AA7" w:rsidRDefault="00CB2AA7">
        <w:pPr>
          <w:pStyle w:val="Footer"/>
          <w:jc w:val="right"/>
        </w:pPr>
        <w:r>
          <w:fldChar w:fldCharType="begin"/>
        </w:r>
        <w:r>
          <w:instrText xml:space="preserve"> PAGE   \* MERGEFORMAT </w:instrText>
        </w:r>
        <w:r>
          <w:fldChar w:fldCharType="separate"/>
        </w:r>
        <w:r w:rsidR="00E0060B">
          <w:rPr>
            <w:noProof/>
          </w:rPr>
          <w:t>24</w:t>
        </w:r>
        <w:r>
          <w:rPr>
            <w:noProof/>
          </w:rPr>
          <w:fldChar w:fldCharType="end"/>
        </w:r>
      </w:p>
    </w:sdtContent>
  </w:sdt>
  <w:p w:rsidR="00CB2AA7" w:rsidRDefault="00CB2AA7" w:rsidP="00837A4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37DC" w:rsidRDefault="009A37DC" w:rsidP="00281E85">
      <w:pPr>
        <w:spacing w:after="0" w:line="240" w:lineRule="auto"/>
      </w:pPr>
      <w:r>
        <w:separator/>
      </w:r>
    </w:p>
  </w:footnote>
  <w:footnote w:type="continuationSeparator" w:id="0">
    <w:p w:rsidR="009A37DC" w:rsidRDefault="009A37DC" w:rsidP="00281E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752DB"/>
    <w:multiLevelType w:val="hybridMultilevel"/>
    <w:tmpl w:val="ADAE7916"/>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nsid w:val="095B166B"/>
    <w:multiLevelType w:val="hybridMultilevel"/>
    <w:tmpl w:val="4536808C"/>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
    <w:nsid w:val="3C14131C"/>
    <w:multiLevelType w:val="hybridMultilevel"/>
    <w:tmpl w:val="88E663DC"/>
    <w:lvl w:ilvl="0" w:tplc="5DCE0C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BF302C"/>
    <w:multiLevelType w:val="multilevel"/>
    <w:tmpl w:val="041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E4B05A2"/>
    <w:multiLevelType w:val="hybridMultilevel"/>
    <w:tmpl w:val="6A522436"/>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nsid w:val="4B94226C"/>
    <w:multiLevelType w:val="hybridMultilevel"/>
    <w:tmpl w:val="4EC678BE"/>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nsid w:val="50103EFF"/>
    <w:multiLevelType w:val="hybridMultilevel"/>
    <w:tmpl w:val="4F3AB8E6"/>
    <w:lvl w:ilvl="0" w:tplc="041A000F">
      <w:start w:val="1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7">
    <w:nsid w:val="57011BC1"/>
    <w:multiLevelType w:val="hybridMultilevel"/>
    <w:tmpl w:val="629C5A1C"/>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8">
    <w:nsid w:val="67DD679B"/>
    <w:multiLevelType w:val="multilevel"/>
    <w:tmpl w:val="9386071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0BA5876"/>
    <w:multiLevelType w:val="hybridMultilevel"/>
    <w:tmpl w:val="449A33E0"/>
    <w:lvl w:ilvl="0" w:tplc="38F22C50">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0">
    <w:nsid w:val="75F33EE0"/>
    <w:multiLevelType w:val="hybridMultilevel"/>
    <w:tmpl w:val="B74EC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B1E064D"/>
    <w:multiLevelType w:val="hybridMultilevel"/>
    <w:tmpl w:val="E15066E0"/>
    <w:lvl w:ilvl="0" w:tplc="041A000F">
      <w:start w:val="1"/>
      <w:numFmt w:val="decimal"/>
      <w:lvlText w:val="%1."/>
      <w:lvlJc w:val="left"/>
      <w:pPr>
        <w:ind w:left="1080" w:hanging="360"/>
      </w:pPr>
    </w:lvl>
    <w:lvl w:ilvl="1" w:tplc="041A0019" w:tentative="1">
      <w:start w:val="1"/>
      <w:numFmt w:val="lowerLetter"/>
      <w:lvlText w:val="%2."/>
      <w:lvlJc w:val="left"/>
      <w:pPr>
        <w:ind w:left="1800" w:hanging="360"/>
      </w:pPr>
    </w:lvl>
    <w:lvl w:ilvl="2" w:tplc="041A001B" w:tentative="1">
      <w:start w:val="1"/>
      <w:numFmt w:val="lowerRoman"/>
      <w:lvlText w:val="%3."/>
      <w:lvlJc w:val="right"/>
      <w:pPr>
        <w:ind w:left="2520" w:hanging="180"/>
      </w:pPr>
    </w:lvl>
    <w:lvl w:ilvl="3" w:tplc="041A000F" w:tentative="1">
      <w:start w:val="1"/>
      <w:numFmt w:val="decimal"/>
      <w:lvlText w:val="%4."/>
      <w:lvlJc w:val="left"/>
      <w:pPr>
        <w:ind w:left="3240" w:hanging="360"/>
      </w:pPr>
    </w:lvl>
    <w:lvl w:ilvl="4" w:tplc="041A0019" w:tentative="1">
      <w:start w:val="1"/>
      <w:numFmt w:val="lowerLetter"/>
      <w:lvlText w:val="%5."/>
      <w:lvlJc w:val="left"/>
      <w:pPr>
        <w:ind w:left="3960" w:hanging="360"/>
      </w:pPr>
    </w:lvl>
    <w:lvl w:ilvl="5" w:tplc="041A001B" w:tentative="1">
      <w:start w:val="1"/>
      <w:numFmt w:val="lowerRoman"/>
      <w:lvlText w:val="%6."/>
      <w:lvlJc w:val="right"/>
      <w:pPr>
        <w:ind w:left="4680" w:hanging="180"/>
      </w:pPr>
    </w:lvl>
    <w:lvl w:ilvl="6" w:tplc="041A000F" w:tentative="1">
      <w:start w:val="1"/>
      <w:numFmt w:val="decimal"/>
      <w:lvlText w:val="%7."/>
      <w:lvlJc w:val="left"/>
      <w:pPr>
        <w:ind w:left="5400" w:hanging="360"/>
      </w:pPr>
    </w:lvl>
    <w:lvl w:ilvl="7" w:tplc="041A0019" w:tentative="1">
      <w:start w:val="1"/>
      <w:numFmt w:val="lowerLetter"/>
      <w:lvlText w:val="%8."/>
      <w:lvlJc w:val="left"/>
      <w:pPr>
        <w:ind w:left="6120" w:hanging="360"/>
      </w:pPr>
    </w:lvl>
    <w:lvl w:ilvl="8" w:tplc="041A001B" w:tentative="1">
      <w:start w:val="1"/>
      <w:numFmt w:val="lowerRoman"/>
      <w:lvlText w:val="%9."/>
      <w:lvlJc w:val="right"/>
      <w:pPr>
        <w:ind w:left="6840" w:hanging="180"/>
      </w:pPr>
    </w:lvl>
  </w:abstractNum>
  <w:num w:numId="1">
    <w:abstractNumId w:val="3"/>
  </w:num>
  <w:num w:numId="2">
    <w:abstractNumId w:val="7"/>
  </w:num>
  <w:num w:numId="3">
    <w:abstractNumId w:val="1"/>
  </w:num>
  <w:num w:numId="4">
    <w:abstractNumId w:val="5"/>
  </w:num>
  <w:num w:numId="5">
    <w:abstractNumId w:val="4"/>
  </w:num>
  <w:num w:numId="6">
    <w:abstractNumId w:val="0"/>
  </w:num>
  <w:num w:numId="7">
    <w:abstractNumId w:val="6"/>
  </w:num>
  <w:num w:numId="8">
    <w:abstractNumId w:val="11"/>
  </w:num>
  <w:num w:numId="9">
    <w:abstractNumId w:val="8"/>
  </w:num>
  <w:num w:numId="10">
    <w:abstractNumId w:val="9"/>
  </w:num>
  <w:num w:numId="11">
    <w:abstractNumId w:val="2"/>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122E"/>
    <w:rsid w:val="000002F0"/>
    <w:rsid w:val="00006EEB"/>
    <w:rsid w:val="00007AC0"/>
    <w:rsid w:val="000158F6"/>
    <w:rsid w:val="000222FE"/>
    <w:rsid w:val="000250D1"/>
    <w:rsid w:val="00025318"/>
    <w:rsid w:val="000446AE"/>
    <w:rsid w:val="0004714C"/>
    <w:rsid w:val="000511BB"/>
    <w:rsid w:val="00056615"/>
    <w:rsid w:val="000572BC"/>
    <w:rsid w:val="00061A3A"/>
    <w:rsid w:val="00073838"/>
    <w:rsid w:val="00076A0E"/>
    <w:rsid w:val="0009303A"/>
    <w:rsid w:val="000A1E80"/>
    <w:rsid w:val="000A72A4"/>
    <w:rsid w:val="000B0F71"/>
    <w:rsid w:val="000B16EB"/>
    <w:rsid w:val="000B1DB0"/>
    <w:rsid w:val="000C0086"/>
    <w:rsid w:val="000D0E6A"/>
    <w:rsid w:val="000D79E6"/>
    <w:rsid w:val="000F0BF4"/>
    <w:rsid w:val="001066E9"/>
    <w:rsid w:val="00126036"/>
    <w:rsid w:val="0012775A"/>
    <w:rsid w:val="0013226E"/>
    <w:rsid w:val="001332D6"/>
    <w:rsid w:val="00133D73"/>
    <w:rsid w:val="00144294"/>
    <w:rsid w:val="0014665F"/>
    <w:rsid w:val="00155777"/>
    <w:rsid w:val="001617F9"/>
    <w:rsid w:val="0018357F"/>
    <w:rsid w:val="00192C79"/>
    <w:rsid w:val="00194993"/>
    <w:rsid w:val="001A6879"/>
    <w:rsid w:val="001A69BA"/>
    <w:rsid w:val="001A72B4"/>
    <w:rsid w:val="001A7B44"/>
    <w:rsid w:val="001A7F96"/>
    <w:rsid w:val="001B34B1"/>
    <w:rsid w:val="001B620D"/>
    <w:rsid w:val="001C17C4"/>
    <w:rsid w:val="001D53CF"/>
    <w:rsid w:val="001E07C1"/>
    <w:rsid w:val="001E1724"/>
    <w:rsid w:val="001E668E"/>
    <w:rsid w:val="001F47E5"/>
    <w:rsid w:val="001F4D5F"/>
    <w:rsid w:val="00202F4E"/>
    <w:rsid w:val="002030D2"/>
    <w:rsid w:val="0022762F"/>
    <w:rsid w:val="002361C5"/>
    <w:rsid w:val="00236757"/>
    <w:rsid w:val="00237204"/>
    <w:rsid w:val="002412EE"/>
    <w:rsid w:val="002472B8"/>
    <w:rsid w:val="00247F88"/>
    <w:rsid w:val="002545AD"/>
    <w:rsid w:val="0026149B"/>
    <w:rsid w:val="002812FE"/>
    <w:rsid w:val="00281E85"/>
    <w:rsid w:val="00281F90"/>
    <w:rsid w:val="0029042B"/>
    <w:rsid w:val="0029101D"/>
    <w:rsid w:val="00295C68"/>
    <w:rsid w:val="002A20EA"/>
    <w:rsid w:val="002A49A8"/>
    <w:rsid w:val="002A5641"/>
    <w:rsid w:val="002B171E"/>
    <w:rsid w:val="002B4EB0"/>
    <w:rsid w:val="002B6AC9"/>
    <w:rsid w:val="002C008F"/>
    <w:rsid w:val="002C0CB8"/>
    <w:rsid w:val="002C1FDE"/>
    <w:rsid w:val="002C307C"/>
    <w:rsid w:val="002C4CC8"/>
    <w:rsid w:val="002C4F40"/>
    <w:rsid w:val="002D2B4B"/>
    <w:rsid w:val="002E32DF"/>
    <w:rsid w:val="002E3E4A"/>
    <w:rsid w:val="002E4675"/>
    <w:rsid w:val="002E6EA3"/>
    <w:rsid w:val="0030644B"/>
    <w:rsid w:val="00312038"/>
    <w:rsid w:val="00314917"/>
    <w:rsid w:val="00315A6B"/>
    <w:rsid w:val="00320A58"/>
    <w:rsid w:val="00331785"/>
    <w:rsid w:val="00334E61"/>
    <w:rsid w:val="00340673"/>
    <w:rsid w:val="00355F7D"/>
    <w:rsid w:val="003647CE"/>
    <w:rsid w:val="003726E4"/>
    <w:rsid w:val="00375E52"/>
    <w:rsid w:val="003824BE"/>
    <w:rsid w:val="00387C4D"/>
    <w:rsid w:val="00387F37"/>
    <w:rsid w:val="003B6384"/>
    <w:rsid w:val="003C40EE"/>
    <w:rsid w:val="003C6F8E"/>
    <w:rsid w:val="003D222C"/>
    <w:rsid w:val="003E68B8"/>
    <w:rsid w:val="003F35EA"/>
    <w:rsid w:val="003F7731"/>
    <w:rsid w:val="004014ED"/>
    <w:rsid w:val="00412853"/>
    <w:rsid w:val="0042129F"/>
    <w:rsid w:val="00432B2D"/>
    <w:rsid w:val="00440C64"/>
    <w:rsid w:val="00444CF4"/>
    <w:rsid w:val="00450CBF"/>
    <w:rsid w:val="00452523"/>
    <w:rsid w:val="0046352B"/>
    <w:rsid w:val="00483798"/>
    <w:rsid w:val="00486862"/>
    <w:rsid w:val="004B0BF3"/>
    <w:rsid w:val="004B1326"/>
    <w:rsid w:val="004B4D20"/>
    <w:rsid w:val="004C0A50"/>
    <w:rsid w:val="004C31C5"/>
    <w:rsid w:val="004C761A"/>
    <w:rsid w:val="004D069F"/>
    <w:rsid w:val="004D43F8"/>
    <w:rsid w:val="004E36AB"/>
    <w:rsid w:val="004F7091"/>
    <w:rsid w:val="00507BE5"/>
    <w:rsid w:val="00510D3B"/>
    <w:rsid w:val="00520AF9"/>
    <w:rsid w:val="005215F8"/>
    <w:rsid w:val="0052299B"/>
    <w:rsid w:val="00522D82"/>
    <w:rsid w:val="00526567"/>
    <w:rsid w:val="005510B6"/>
    <w:rsid w:val="005523D7"/>
    <w:rsid w:val="00555A94"/>
    <w:rsid w:val="005573CC"/>
    <w:rsid w:val="00577647"/>
    <w:rsid w:val="00582AEB"/>
    <w:rsid w:val="00586D71"/>
    <w:rsid w:val="0059643D"/>
    <w:rsid w:val="005A08AE"/>
    <w:rsid w:val="005A18B8"/>
    <w:rsid w:val="005C76ED"/>
    <w:rsid w:val="005D5597"/>
    <w:rsid w:val="005F2269"/>
    <w:rsid w:val="005F5A7B"/>
    <w:rsid w:val="00600F9C"/>
    <w:rsid w:val="00605E49"/>
    <w:rsid w:val="006071A4"/>
    <w:rsid w:val="00607A41"/>
    <w:rsid w:val="00610FA2"/>
    <w:rsid w:val="00624A5E"/>
    <w:rsid w:val="006258C7"/>
    <w:rsid w:val="00626479"/>
    <w:rsid w:val="006351EF"/>
    <w:rsid w:val="006373A9"/>
    <w:rsid w:val="00642295"/>
    <w:rsid w:val="00642E05"/>
    <w:rsid w:val="006455F5"/>
    <w:rsid w:val="00645BE4"/>
    <w:rsid w:val="00652D53"/>
    <w:rsid w:val="00654E0E"/>
    <w:rsid w:val="00656D4A"/>
    <w:rsid w:val="00657C11"/>
    <w:rsid w:val="0066122E"/>
    <w:rsid w:val="00666864"/>
    <w:rsid w:val="00671A10"/>
    <w:rsid w:val="0067475D"/>
    <w:rsid w:val="00674931"/>
    <w:rsid w:val="006912AF"/>
    <w:rsid w:val="006A3418"/>
    <w:rsid w:val="006A4307"/>
    <w:rsid w:val="006A59A6"/>
    <w:rsid w:val="006B0699"/>
    <w:rsid w:val="006B1567"/>
    <w:rsid w:val="006C094A"/>
    <w:rsid w:val="006C2624"/>
    <w:rsid w:val="006C4E91"/>
    <w:rsid w:val="006C737E"/>
    <w:rsid w:val="006D4C53"/>
    <w:rsid w:val="006E0705"/>
    <w:rsid w:val="006F0317"/>
    <w:rsid w:val="006F4393"/>
    <w:rsid w:val="006F60F3"/>
    <w:rsid w:val="006F74F3"/>
    <w:rsid w:val="007039F5"/>
    <w:rsid w:val="00705EA1"/>
    <w:rsid w:val="00711A68"/>
    <w:rsid w:val="00726713"/>
    <w:rsid w:val="007356D1"/>
    <w:rsid w:val="00737818"/>
    <w:rsid w:val="0076348C"/>
    <w:rsid w:val="00774513"/>
    <w:rsid w:val="007768FA"/>
    <w:rsid w:val="00790EA1"/>
    <w:rsid w:val="00795297"/>
    <w:rsid w:val="007954B9"/>
    <w:rsid w:val="007A26F5"/>
    <w:rsid w:val="007B0EFF"/>
    <w:rsid w:val="007B158B"/>
    <w:rsid w:val="007B597F"/>
    <w:rsid w:val="007C0F91"/>
    <w:rsid w:val="007C5F7A"/>
    <w:rsid w:val="007D04EF"/>
    <w:rsid w:val="007F74A4"/>
    <w:rsid w:val="008027FD"/>
    <w:rsid w:val="00811AD1"/>
    <w:rsid w:val="00812DFA"/>
    <w:rsid w:val="00816665"/>
    <w:rsid w:val="0083002D"/>
    <w:rsid w:val="008353C8"/>
    <w:rsid w:val="00837A48"/>
    <w:rsid w:val="0084036D"/>
    <w:rsid w:val="00841FDF"/>
    <w:rsid w:val="008447CF"/>
    <w:rsid w:val="00844B0E"/>
    <w:rsid w:val="00845583"/>
    <w:rsid w:val="008478D6"/>
    <w:rsid w:val="00852AD8"/>
    <w:rsid w:val="00863018"/>
    <w:rsid w:val="00863688"/>
    <w:rsid w:val="00876F1D"/>
    <w:rsid w:val="00886492"/>
    <w:rsid w:val="008936B6"/>
    <w:rsid w:val="00895D19"/>
    <w:rsid w:val="008B2FEF"/>
    <w:rsid w:val="008B6D0D"/>
    <w:rsid w:val="008C0A4C"/>
    <w:rsid w:val="008C0C68"/>
    <w:rsid w:val="008D0ADD"/>
    <w:rsid w:val="008D1EDC"/>
    <w:rsid w:val="008D1F8D"/>
    <w:rsid w:val="008F4506"/>
    <w:rsid w:val="00900825"/>
    <w:rsid w:val="0090273D"/>
    <w:rsid w:val="009028B3"/>
    <w:rsid w:val="009065DD"/>
    <w:rsid w:val="009129E2"/>
    <w:rsid w:val="00914CE0"/>
    <w:rsid w:val="0091550F"/>
    <w:rsid w:val="00920B9F"/>
    <w:rsid w:val="00923392"/>
    <w:rsid w:val="00936032"/>
    <w:rsid w:val="009423C9"/>
    <w:rsid w:val="00945739"/>
    <w:rsid w:val="0094598B"/>
    <w:rsid w:val="009513DD"/>
    <w:rsid w:val="00956E7F"/>
    <w:rsid w:val="009611B5"/>
    <w:rsid w:val="00963617"/>
    <w:rsid w:val="009637D6"/>
    <w:rsid w:val="00974253"/>
    <w:rsid w:val="00984855"/>
    <w:rsid w:val="00994036"/>
    <w:rsid w:val="009955FC"/>
    <w:rsid w:val="009A37DC"/>
    <w:rsid w:val="009B01A1"/>
    <w:rsid w:val="009C1F7E"/>
    <w:rsid w:val="009C2687"/>
    <w:rsid w:val="009D3E2A"/>
    <w:rsid w:val="009D546C"/>
    <w:rsid w:val="009D583F"/>
    <w:rsid w:val="009E7D5C"/>
    <w:rsid w:val="009F2ECF"/>
    <w:rsid w:val="00A01418"/>
    <w:rsid w:val="00A03D54"/>
    <w:rsid w:val="00A15664"/>
    <w:rsid w:val="00A3189F"/>
    <w:rsid w:val="00A40B91"/>
    <w:rsid w:val="00A42BBD"/>
    <w:rsid w:val="00A5189D"/>
    <w:rsid w:val="00A54C29"/>
    <w:rsid w:val="00A61D37"/>
    <w:rsid w:val="00A65FC9"/>
    <w:rsid w:val="00A75DE8"/>
    <w:rsid w:val="00A93541"/>
    <w:rsid w:val="00A955B2"/>
    <w:rsid w:val="00AA1B94"/>
    <w:rsid w:val="00AB0058"/>
    <w:rsid w:val="00AB7093"/>
    <w:rsid w:val="00AC1071"/>
    <w:rsid w:val="00AC1A3D"/>
    <w:rsid w:val="00AC6363"/>
    <w:rsid w:val="00AC7CC6"/>
    <w:rsid w:val="00AC7E7E"/>
    <w:rsid w:val="00AD1795"/>
    <w:rsid w:val="00AD2575"/>
    <w:rsid w:val="00AF38D4"/>
    <w:rsid w:val="00B00BDE"/>
    <w:rsid w:val="00B0285C"/>
    <w:rsid w:val="00B035D1"/>
    <w:rsid w:val="00B04DD0"/>
    <w:rsid w:val="00B12790"/>
    <w:rsid w:val="00B1288C"/>
    <w:rsid w:val="00B13AA5"/>
    <w:rsid w:val="00B23BBF"/>
    <w:rsid w:val="00B24471"/>
    <w:rsid w:val="00B36E89"/>
    <w:rsid w:val="00B3784B"/>
    <w:rsid w:val="00B439BD"/>
    <w:rsid w:val="00B65597"/>
    <w:rsid w:val="00B7113B"/>
    <w:rsid w:val="00B72B65"/>
    <w:rsid w:val="00B836B0"/>
    <w:rsid w:val="00B83CDB"/>
    <w:rsid w:val="00BA2296"/>
    <w:rsid w:val="00BA6769"/>
    <w:rsid w:val="00BB33AB"/>
    <w:rsid w:val="00BB5E0D"/>
    <w:rsid w:val="00BB7FDE"/>
    <w:rsid w:val="00BC1F7A"/>
    <w:rsid w:val="00BC2C71"/>
    <w:rsid w:val="00BE64A0"/>
    <w:rsid w:val="00BE7AD2"/>
    <w:rsid w:val="00BF077F"/>
    <w:rsid w:val="00BF6CBC"/>
    <w:rsid w:val="00C02D73"/>
    <w:rsid w:val="00C03F9C"/>
    <w:rsid w:val="00C05D6C"/>
    <w:rsid w:val="00C149A4"/>
    <w:rsid w:val="00C167EB"/>
    <w:rsid w:val="00C3290F"/>
    <w:rsid w:val="00C40007"/>
    <w:rsid w:val="00C451E5"/>
    <w:rsid w:val="00C571B7"/>
    <w:rsid w:val="00C60FEF"/>
    <w:rsid w:val="00C75EC4"/>
    <w:rsid w:val="00C81979"/>
    <w:rsid w:val="00C85707"/>
    <w:rsid w:val="00C9578D"/>
    <w:rsid w:val="00CA412F"/>
    <w:rsid w:val="00CA57A8"/>
    <w:rsid w:val="00CA5BF5"/>
    <w:rsid w:val="00CB2342"/>
    <w:rsid w:val="00CB2AA7"/>
    <w:rsid w:val="00CC22BC"/>
    <w:rsid w:val="00CE293B"/>
    <w:rsid w:val="00D02EBC"/>
    <w:rsid w:val="00D21474"/>
    <w:rsid w:val="00D27229"/>
    <w:rsid w:val="00D70F07"/>
    <w:rsid w:val="00D73805"/>
    <w:rsid w:val="00D73E39"/>
    <w:rsid w:val="00D769DD"/>
    <w:rsid w:val="00D825B1"/>
    <w:rsid w:val="00D85CD2"/>
    <w:rsid w:val="00D86055"/>
    <w:rsid w:val="00D9335A"/>
    <w:rsid w:val="00D93E97"/>
    <w:rsid w:val="00DB54C9"/>
    <w:rsid w:val="00DB6EB1"/>
    <w:rsid w:val="00DC1269"/>
    <w:rsid w:val="00E0060B"/>
    <w:rsid w:val="00E00A3B"/>
    <w:rsid w:val="00E01061"/>
    <w:rsid w:val="00E12111"/>
    <w:rsid w:val="00E13F72"/>
    <w:rsid w:val="00E30C35"/>
    <w:rsid w:val="00E4351C"/>
    <w:rsid w:val="00E43EB2"/>
    <w:rsid w:val="00E55AE1"/>
    <w:rsid w:val="00E57A0F"/>
    <w:rsid w:val="00E6167E"/>
    <w:rsid w:val="00E65F55"/>
    <w:rsid w:val="00E668D9"/>
    <w:rsid w:val="00E671C6"/>
    <w:rsid w:val="00E752A5"/>
    <w:rsid w:val="00E85F90"/>
    <w:rsid w:val="00EB27CD"/>
    <w:rsid w:val="00EC551C"/>
    <w:rsid w:val="00EC6A75"/>
    <w:rsid w:val="00ED73D0"/>
    <w:rsid w:val="00EE42C0"/>
    <w:rsid w:val="00EF023F"/>
    <w:rsid w:val="00EF1061"/>
    <w:rsid w:val="00EF285A"/>
    <w:rsid w:val="00EF3973"/>
    <w:rsid w:val="00EF43EC"/>
    <w:rsid w:val="00F02EBD"/>
    <w:rsid w:val="00F13166"/>
    <w:rsid w:val="00F30A6A"/>
    <w:rsid w:val="00F33832"/>
    <w:rsid w:val="00F52E49"/>
    <w:rsid w:val="00F566AC"/>
    <w:rsid w:val="00F72021"/>
    <w:rsid w:val="00FB0460"/>
    <w:rsid w:val="00FB5523"/>
    <w:rsid w:val="00FC12CA"/>
    <w:rsid w:val="00FE0384"/>
    <w:rsid w:val="00FE0774"/>
    <w:rsid w:val="00FE40A1"/>
    <w:rsid w:val="00FF0280"/>
    <w:rsid w:val="00FF4BA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61D37"/>
    <w:pPr>
      <w:numPr>
        <w:numId w:val="9"/>
      </w:numPr>
      <w:spacing w:line="360" w:lineRule="auto"/>
      <w:outlineLvl w:val="0"/>
    </w:pPr>
    <w:rPr>
      <w:rFonts w:ascii="Times New Roman" w:hAnsi="Times New Roman" w:cs="Times New Roman"/>
      <w:b/>
      <w:sz w:val="28"/>
    </w:rPr>
  </w:style>
  <w:style w:type="paragraph" w:styleId="Heading2">
    <w:name w:val="heading 2"/>
    <w:basedOn w:val="Normal"/>
    <w:next w:val="Normal"/>
    <w:link w:val="Heading2Char"/>
    <w:uiPriority w:val="9"/>
    <w:unhideWhenUsed/>
    <w:qFormat/>
    <w:rsid w:val="00963617"/>
    <w:pPr>
      <w:keepNext/>
      <w:keepLines/>
      <w:numPr>
        <w:ilvl w:val="1"/>
        <w:numId w:val="9"/>
      </w:numPr>
      <w:spacing w:before="40" w:after="120" w:line="360" w:lineRule="auto"/>
      <w:ind w:left="431" w:hanging="431"/>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A61D37"/>
    <w:pPr>
      <w:keepNext/>
      <w:keepLines/>
      <w:numPr>
        <w:ilvl w:val="2"/>
        <w:numId w:val="9"/>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61D37"/>
    <w:pPr>
      <w:keepNext/>
      <w:keepLines/>
      <w:numPr>
        <w:ilvl w:val="3"/>
        <w:numId w:val="9"/>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A61D37"/>
    <w:pPr>
      <w:keepNext/>
      <w:keepLines/>
      <w:numPr>
        <w:ilvl w:val="4"/>
        <w:numId w:val="9"/>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61D37"/>
    <w:pPr>
      <w:keepNext/>
      <w:keepLines/>
      <w:numPr>
        <w:ilvl w:val="5"/>
        <w:numId w:val="9"/>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61D37"/>
    <w:pPr>
      <w:keepNext/>
      <w:keepLines/>
      <w:numPr>
        <w:ilvl w:val="6"/>
        <w:numId w:val="9"/>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61D37"/>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61D37"/>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122E"/>
    <w:pPr>
      <w:ind w:left="720"/>
      <w:contextualSpacing/>
    </w:pPr>
  </w:style>
  <w:style w:type="paragraph" w:styleId="BalloonText">
    <w:name w:val="Balloon Text"/>
    <w:basedOn w:val="Normal"/>
    <w:link w:val="BalloonTextChar"/>
    <w:uiPriority w:val="99"/>
    <w:semiHidden/>
    <w:unhideWhenUsed/>
    <w:rsid w:val="00F720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2021"/>
    <w:rPr>
      <w:rFonts w:ascii="Tahoma" w:hAnsi="Tahoma" w:cs="Tahoma"/>
      <w:sz w:val="16"/>
      <w:szCs w:val="16"/>
    </w:rPr>
  </w:style>
  <w:style w:type="paragraph" w:styleId="Header">
    <w:name w:val="header"/>
    <w:basedOn w:val="Normal"/>
    <w:link w:val="HeaderChar"/>
    <w:uiPriority w:val="99"/>
    <w:unhideWhenUsed/>
    <w:rsid w:val="00281E85"/>
    <w:pPr>
      <w:tabs>
        <w:tab w:val="center" w:pos="4536"/>
        <w:tab w:val="right" w:pos="9072"/>
      </w:tabs>
      <w:spacing w:after="0" w:line="240" w:lineRule="auto"/>
    </w:pPr>
  </w:style>
  <w:style w:type="character" w:customStyle="1" w:styleId="HeaderChar">
    <w:name w:val="Header Char"/>
    <w:basedOn w:val="DefaultParagraphFont"/>
    <w:link w:val="Header"/>
    <w:uiPriority w:val="99"/>
    <w:rsid w:val="00281E85"/>
  </w:style>
  <w:style w:type="paragraph" w:styleId="Footer">
    <w:name w:val="footer"/>
    <w:basedOn w:val="Normal"/>
    <w:link w:val="FooterChar"/>
    <w:uiPriority w:val="99"/>
    <w:unhideWhenUsed/>
    <w:rsid w:val="00281E85"/>
    <w:pPr>
      <w:tabs>
        <w:tab w:val="center" w:pos="4536"/>
        <w:tab w:val="right" w:pos="9072"/>
      </w:tabs>
      <w:spacing w:after="0" w:line="240" w:lineRule="auto"/>
    </w:pPr>
  </w:style>
  <w:style w:type="character" w:customStyle="1" w:styleId="FooterChar">
    <w:name w:val="Footer Char"/>
    <w:basedOn w:val="DefaultParagraphFont"/>
    <w:link w:val="Footer"/>
    <w:uiPriority w:val="99"/>
    <w:rsid w:val="00281E85"/>
  </w:style>
  <w:style w:type="paragraph" w:styleId="Caption">
    <w:name w:val="caption"/>
    <w:basedOn w:val="Normal"/>
    <w:next w:val="Normal"/>
    <w:uiPriority w:val="35"/>
    <w:unhideWhenUsed/>
    <w:qFormat/>
    <w:rsid w:val="00EC6A75"/>
    <w:pPr>
      <w:spacing w:line="240" w:lineRule="auto"/>
    </w:pPr>
    <w:rPr>
      <w:rFonts w:ascii="Times New Roman" w:hAnsi="Times New Roman"/>
      <w:i/>
      <w:iCs/>
      <w:color w:val="000000" w:themeColor="text1"/>
      <w:sz w:val="18"/>
      <w:szCs w:val="18"/>
    </w:rPr>
  </w:style>
  <w:style w:type="character" w:styleId="Emphasis">
    <w:name w:val="Emphasis"/>
    <w:basedOn w:val="DefaultParagraphFont"/>
    <w:uiPriority w:val="20"/>
    <w:qFormat/>
    <w:rsid w:val="00914CE0"/>
    <w:rPr>
      <w:i/>
      <w:iCs/>
    </w:rPr>
  </w:style>
  <w:style w:type="paragraph" w:styleId="NormalWeb">
    <w:name w:val="Normal (Web)"/>
    <w:basedOn w:val="Normal"/>
    <w:uiPriority w:val="99"/>
    <w:semiHidden/>
    <w:unhideWhenUsed/>
    <w:rsid w:val="00914CE0"/>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NoSpacing">
    <w:name w:val="No Spacing"/>
    <w:uiPriority w:val="1"/>
    <w:qFormat/>
    <w:rsid w:val="00C75EC4"/>
    <w:pPr>
      <w:spacing w:after="0" w:line="240" w:lineRule="auto"/>
    </w:pPr>
  </w:style>
  <w:style w:type="character" w:styleId="Hyperlink">
    <w:name w:val="Hyperlink"/>
    <w:basedOn w:val="DefaultParagraphFont"/>
    <w:uiPriority w:val="99"/>
    <w:unhideWhenUsed/>
    <w:rsid w:val="00AD2575"/>
    <w:rPr>
      <w:color w:val="0000FF"/>
      <w:u w:val="single"/>
    </w:rPr>
  </w:style>
  <w:style w:type="character" w:styleId="CommentReference">
    <w:name w:val="annotation reference"/>
    <w:basedOn w:val="DefaultParagraphFont"/>
    <w:uiPriority w:val="99"/>
    <w:semiHidden/>
    <w:unhideWhenUsed/>
    <w:rsid w:val="000511BB"/>
    <w:rPr>
      <w:sz w:val="16"/>
      <w:szCs w:val="16"/>
    </w:rPr>
  </w:style>
  <w:style w:type="paragraph" w:styleId="CommentText">
    <w:name w:val="annotation text"/>
    <w:basedOn w:val="Normal"/>
    <w:link w:val="CommentTextChar"/>
    <w:uiPriority w:val="99"/>
    <w:semiHidden/>
    <w:unhideWhenUsed/>
    <w:rsid w:val="000511BB"/>
    <w:pPr>
      <w:spacing w:after="160" w:line="240" w:lineRule="auto"/>
    </w:pPr>
    <w:rPr>
      <w:sz w:val="20"/>
      <w:szCs w:val="20"/>
      <w:lang w:val="en-GB"/>
    </w:rPr>
  </w:style>
  <w:style w:type="character" w:customStyle="1" w:styleId="CommentTextChar">
    <w:name w:val="Comment Text Char"/>
    <w:basedOn w:val="DefaultParagraphFont"/>
    <w:link w:val="CommentText"/>
    <w:uiPriority w:val="99"/>
    <w:semiHidden/>
    <w:rsid w:val="000511BB"/>
    <w:rPr>
      <w:sz w:val="20"/>
      <w:szCs w:val="20"/>
      <w:lang w:val="en-GB"/>
    </w:rPr>
  </w:style>
  <w:style w:type="character" w:customStyle="1" w:styleId="Heading1Char">
    <w:name w:val="Heading 1 Char"/>
    <w:basedOn w:val="DefaultParagraphFont"/>
    <w:link w:val="Heading1"/>
    <w:uiPriority w:val="9"/>
    <w:rsid w:val="00A61D37"/>
    <w:rPr>
      <w:rFonts w:ascii="Times New Roman" w:hAnsi="Times New Roman" w:cs="Times New Roman"/>
      <w:b/>
      <w:sz w:val="28"/>
    </w:rPr>
  </w:style>
  <w:style w:type="paragraph" w:styleId="TOCHeading">
    <w:name w:val="TOC Heading"/>
    <w:basedOn w:val="Heading1"/>
    <w:next w:val="Normal"/>
    <w:uiPriority w:val="39"/>
    <w:unhideWhenUsed/>
    <w:qFormat/>
    <w:rsid w:val="002B6AC9"/>
    <w:pPr>
      <w:outlineLvl w:val="9"/>
    </w:pPr>
    <w:rPr>
      <w:lang w:val="en-US" w:eastAsia="ja-JP"/>
    </w:rPr>
  </w:style>
  <w:style w:type="character" w:customStyle="1" w:styleId="Heading2Char">
    <w:name w:val="Heading 2 Char"/>
    <w:basedOn w:val="DefaultParagraphFont"/>
    <w:link w:val="Heading2"/>
    <w:uiPriority w:val="9"/>
    <w:rsid w:val="0096361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A61D3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A61D37"/>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A61D37"/>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A61D37"/>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A61D37"/>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61D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61D37"/>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6C737E"/>
    <w:pPr>
      <w:spacing w:after="100"/>
    </w:pPr>
  </w:style>
  <w:style w:type="paragraph" w:styleId="TOC2">
    <w:name w:val="toc 2"/>
    <w:basedOn w:val="Normal"/>
    <w:next w:val="Normal"/>
    <w:autoRedefine/>
    <w:uiPriority w:val="39"/>
    <w:unhideWhenUsed/>
    <w:rsid w:val="006C737E"/>
    <w:pPr>
      <w:spacing w:after="100"/>
      <w:ind w:left="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61D37"/>
    <w:pPr>
      <w:numPr>
        <w:numId w:val="9"/>
      </w:numPr>
      <w:spacing w:line="360" w:lineRule="auto"/>
      <w:outlineLvl w:val="0"/>
    </w:pPr>
    <w:rPr>
      <w:rFonts w:ascii="Times New Roman" w:hAnsi="Times New Roman" w:cs="Times New Roman"/>
      <w:b/>
      <w:sz w:val="28"/>
    </w:rPr>
  </w:style>
  <w:style w:type="paragraph" w:styleId="Heading2">
    <w:name w:val="heading 2"/>
    <w:basedOn w:val="Normal"/>
    <w:next w:val="Normal"/>
    <w:link w:val="Heading2Char"/>
    <w:uiPriority w:val="9"/>
    <w:unhideWhenUsed/>
    <w:qFormat/>
    <w:rsid w:val="00963617"/>
    <w:pPr>
      <w:keepNext/>
      <w:keepLines/>
      <w:numPr>
        <w:ilvl w:val="1"/>
        <w:numId w:val="9"/>
      </w:numPr>
      <w:spacing w:before="40" w:after="120" w:line="360" w:lineRule="auto"/>
      <w:ind w:left="431" w:hanging="431"/>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A61D37"/>
    <w:pPr>
      <w:keepNext/>
      <w:keepLines/>
      <w:numPr>
        <w:ilvl w:val="2"/>
        <w:numId w:val="9"/>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61D37"/>
    <w:pPr>
      <w:keepNext/>
      <w:keepLines/>
      <w:numPr>
        <w:ilvl w:val="3"/>
        <w:numId w:val="9"/>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A61D37"/>
    <w:pPr>
      <w:keepNext/>
      <w:keepLines/>
      <w:numPr>
        <w:ilvl w:val="4"/>
        <w:numId w:val="9"/>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61D37"/>
    <w:pPr>
      <w:keepNext/>
      <w:keepLines/>
      <w:numPr>
        <w:ilvl w:val="5"/>
        <w:numId w:val="9"/>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61D37"/>
    <w:pPr>
      <w:keepNext/>
      <w:keepLines/>
      <w:numPr>
        <w:ilvl w:val="6"/>
        <w:numId w:val="9"/>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61D37"/>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61D37"/>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122E"/>
    <w:pPr>
      <w:ind w:left="720"/>
      <w:contextualSpacing/>
    </w:pPr>
  </w:style>
  <w:style w:type="paragraph" w:styleId="BalloonText">
    <w:name w:val="Balloon Text"/>
    <w:basedOn w:val="Normal"/>
    <w:link w:val="BalloonTextChar"/>
    <w:uiPriority w:val="99"/>
    <w:semiHidden/>
    <w:unhideWhenUsed/>
    <w:rsid w:val="00F720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2021"/>
    <w:rPr>
      <w:rFonts w:ascii="Tahoma" w:hAnsi="Tahoma" w:cs="Tahoma"/>
      <w:sz w:val="16"/>
      <w:szCs w:val="16"/>
    </w:rPr>
  </w:style>
  <w:style w:type="paragraph" w:styleId="Header">
    <w:name w:val="header"/>
    <w:basedOn w:val="Normal"/>
    <w:link w:val="HeaderChar"/>
    <w:uiPriority w:val="99"/>
    <w:unhideWhenUsed/>
    <w:rsid w:val="00281E85"/>
    <w:pPr>
      <w:tabs>
        <w:tab w:val="center" w:pos="4536"/>
        <w:tab w:val="right" w:pos="9072"/>
      </w:tabs>
      <w:spacing w:after="0" w:line="240" w:lineRule="auto"/>
    </w:pPr>
  </w:style>
  <w:style w:type="character" w:customStyle="1" w:styleId="HeaderChar">
    <w:name w:val="Header Char"/>
    <w:basedOn w:val="DefaultParagraphFont"/>
    <w:link w:val="Header"/>
    <w:uiPriority w:val="99"/>
    <w:rsid w:val="00281E85"/>
  </w:style>
  <w:style w:type="paragraph" w:styleId="Footer">
    <w:name w:val="footer"/>
    <w:basedOn w:val="Normal"/>
    <w:link w:val="FooterChar"/>
    <w:uiPriority w:val="99"/>
    <w:unhideWhenUsed/>
    <w:rsid w:val="00281E85"/>
    <w:pPr>
      <w:tabs>
        <w:tab w:val="center" w:pos="4536"/>
        <w:tab w:val="right" w:pos="9072"/>
      </w:tabs>
      <w:spacing w:after="0" w:line="240" w:lineRule="auto"/>
    </w:pPr>
  </w:style>
  <w:style w:type="character" w:customStyle="1" w:styleId="FooterChar">
    <w:name w:val="Footer Char"/>
    <w:basedOn w:val="DefaultParagraphFont"/>
    <w:link w:val="Footer"/>
    <w:uiPriority w:val="99"/>
    <w:rsid w:val="00281E85"/>
  </w:style>
  <w:style w:type="paragraph" w:styleId="Caption">
    <w:name w:val="caption"/>
    <w:basedOn w:val="Normal"/>
    <w:next w:val="Normal"/>
    <w:uiPriority w:val="35"/>
    <w:unhideWhenUsed/>
    <w:qFormat/>
    <w:rsid w:val="00EC6A75"/>
    <w:pPr>
      <w:spacing w:line="240" w:lineRule="auto"/>
    </w:pPr>
    <w:rPr>
      <w:rFonts w:ascii="Times New Roman" w:hAnsi="Times New Roman"/>
      <w:i/>
      <w:iCs/>
      <w:color w:val="000000" w:themeColor="text1"/>
      <w:sz w:val="18"/>
      <w:szCs w:val="18"/>
    </w:rPr>
  </w:style>
  <w:style w:type="character" w:styleId="Emphasis">
    <w:name w:val="Emphasis"/>
    <w:basedOn w:val="DefaultParagraphFont"/>
    <w:uiPriority w:val="20"/>
    <w:qFormat/>
    <w:rsid w:val="00914CE0"/>
    <w:rPr>
      <w:i/>
      <w:iCs/>
    </w:rPr>
  </w:style>
  <w:style w:type="paragraph" w:styleId="NormalWeb">
    <w:name w:val="Normal (Web)"/>
    <w:basedOn w:val="Normal"/>
    <w:uiPriority w:val="99"/>
    <w:semiHidden/>
    <w:unhideWhenUsed/>
    <w:rsid w:val="00914CE0"/>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NoSpacing">
    <w:name w:val="No Spacing"/>
    <w:uiPriority w:val="1"/>
    <w:qFormat/>
    <w:rsid w:val="00C75EC4"/>
    <w:pPr>
      <w:spacing w:after="0" w:line="240" w:lineRule="auto"/>
    </w:pPr>
  </w:style>
  <w:style w:type="character" w:styleId="Hyperlink">
    <w:name w:val="Hyperlink"/>
    <w:basedOn w:val="DefaultParagraphFont"/>
    <w:uiPriority w:val="99"/>
    <w:unhideWhenUsed/>
    <w:rsid w:val="00AD2575"/>
    <w:rPr>
      <w:color w:val="0000FF"/>
      <w:u w:val="single"/>
    </w:rPr>
  </w:style>
  <w:style w:type="character" w:styleId="CommentReference">
    <w:name w:val="annotation reference"/>
    <w:basedOn w:val="DefaultParagraphFont"/>
    <w:uiPriority w:val="99"/>
    <w:semiHidden/>
    <w:unhideWhenUsed/>
    <w:rsid w:val="000511BB"/>
    <w:rPr>
      <w:sz w:val="16"/>
      <w:szCs w:val="16"/>
    </w:rPr>
  </w:style>
  <w:style w:type="paragraph" w:styleId="CommentText">
    <w:name w:val="annotation text"/>
    <w:basedOn w:val="Normal"/>
    <w:link w:val="CommentTextChar"/>
    <w:uiPriority w:val="99"/>
    <w:semiHidden/>
    <w:unhideWhenUsed/>
    <w:rsid w:val="000511BB"/>
    <w:pPr>
      <w:spacing w:after="160" w:line="240" w:lineRule="auto"/>
    </w:pPr>
    <w:rPr>
      <w:sz w:val="20"/>
      <w:szCs w:val="20"/>
      <w:lang w:val="en-GB"/>
    </w:rPr>
  </w:style>
  <w:style w:type="character" w:customStyle="1" w:styleId="CommentTextChar">
    <w:name w:val="Comment Text Char"/>
    <w:basedOn w:val="DefaultParagraphFont"/>
    <w:link w:val="CommentText"/>
    <w:uiPriority w:val="99"/>
    <w:semiHidden/>
    <w:rsid w:val="000511BB"/>
    <w:rPr>
      <w:sz w:val="20"/>
      <w:szCs w:val="20"/>
      <w:lang w:val="en-GB"/>
    </w:rPr>
  </w:style>
  <w:style w:type="character" w:customStyle="1" w:styleId="Heading1Char">
    <w:name w:val="Heading 1 Char"/>
    <w:basedOn w:val="DefaultParagraphFont"/>
    <w:link w:val="Heading1"/>
    <w:uiPriority w:val="9"/>
    <w:rsid w:val="00A61D37"/>
    <w:rPr>
      <w:rFonts w:ascii="Times New Roman" w:hAnsi="Times New Roman" w:cs="Times New Roman"/>
      <w:b/>
      <w:sz w:val="28"/>
    </w:rPr>
  </w:style>
  <w:style w:type="paragraph" w:styleId="TOCHeading">
    <w:name w:val="TOC Heading"/>
    <w:basedOn w:val="Heading1"/>
    <w:next w:val="Normal"/>
    <w:uiPriority w:val="39"/>
    <w:unhideWhenUsed/>
    <w:qFormat/>
    <w:rsid w:val="002B6AC9"/>
    <w:pPr>
      <w:outlineLvl w:val="9"/>
    </w:pPr>
    <w:rPr>
      <w:lang w:val="en-US" w:eastAsia="ja-JP"/>
    </w:rPr>
  </w:style>
  <w:style w:type="character" w:customStyle="1" w:styleId="Heading2Char">
    <w:name w:val="Heading 2 Char"/>
    <w:basedOn w:val="DefaultParagraphFont"/>
    <w:link w:val="Heading2"/>
    <w:uiPriority w:val="9"/>
    <w:rsid w:val="0096361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A61D3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A61D37"/>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A61D37"/>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A61D37"/>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A61D37"/>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61D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61D37"/>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6C737E"/>
    <w:pPr>
      <w:spacing w:after="100"/>
    </w:pPr>
  </w:style>
  <w:style w:type="paragraph" w:styleId="TOC2">
    <w:name w:val="toc 2"/>
    <w:basedOn w:val="Normal"/>
    <w:next w:val="Normal"/>
    <w:autoRedefine/>
    <w:uiPriority w:val="39"/>
    <w:unhideWhenUsed/>
    <w:rsid w:val="006C737E"/>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emf"/><Relationship Id="rId10" Type="http://schemas.openxmlformats.org/officeDocument/2006/relationships/hyperlink" Target="https://www.graphpad.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413232-F33E-4519-82C9-6B52B4470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29</Pages>
  <Words>30053</Words>
  <Characters>171303</Characters>
  <Application>Microsoft Office Word</Application>
  <DocSecurity>0</DocSecurity>
  <Lines>1427</Lines>
  <Paragraphs>40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0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a</dc:creator>
  <cp:lastModifiedBy>matea</cp:lastModifiedBy>
  <cp:revision>236</cp:revision>
  <dcterms:created xsi:type="dcterms:W3CDTF">2020-08-20T21:22:00Z</dcterms:created>
  <dcterms:modified xsi:type="dcterms:W3CDTF">2020-08-24T13:27:00Z</dcterms:modified>
</cp:coreProperties>
</file>